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537AB9" w14:textId="285E9892" w:rsidR="00143892" w:rsidRPr="00E609CB" w:rsidRDefault="00E609CB" w:rsidP="00143892">
      <w:pPr>
        <w:spacing w:after="0" w:line="240" w:lineRule="auto"/>
        <w:contextualSpacing/>
        <w:rPr>
          <w:caps/>
          <w:color w:val="000000" w:themeColor="text1"/>
        </w:rPr>
      </w:pPr>
      <w:r w:rsidRPr="00E609CB">
        <w:rPr>
          <w:caps/>
          <w:color w:val="000000" w:themeColor="text1"/>
        </w:rPr>
        <w:t>Feinkonzept</w:t>
      </w:r>
      <w:r w:rsidR="00B03420">
        <w:rPr>
          <w:caps/>
          <w:color w:val="000000" w:themeColor="text1"/>
        </w:rPr>
        <w:t xml:space="preserve"> Inha</w:t>
      </w:r>
      <w:bookmarkStart w:id="0" w:name="_GoBack"/>
      <w:bookmarkEnd w:id="0"/>
      <w:r w:rsidR="00B03420">
        <w:rPr>
          <w:caps/>
          <w:color w:val="000000" w:themeColor="text1"/>
        </w:rPr>
        <w:t>lt</w:t>
      </w:r>
      <w:r w:rsidR="00143892">
        <w:rPr>
          <w:caps/>
          <w:color w:val="000000" w:themeColor="text1"/>
        </w:rPr>
        <w:tab/>
      </w:r>
      <w:r w:rsidR="00143892">
        <w:rPr>
          <w:caps/>
          <w:color w:val="000000" w:themeColor="text1"/>
        </w:rPr>
        <w:tab/>
      </w:r>
      <w:r w:rsidR="00143892">
        <w:rPr>
          <w:caps/>
          <w:color w:val="000000" w:themeColor="text1"/>
        </w:rPr>
        <w:tab/>
      </w:r>
      <w:r w:rsidR="00143892">
        <w:rPr>
          <w:caps/>
          <w:color w:val="000000" w:themeColor="text1"/>
        </w:rPr>
        <w:tab/>
      </w:r>
      <w:r w:rsidR="00143892">
        <w:rPr>
          <w:caps/>
          <w:color w:val="000000" w:themeColor="text1"/>
        </w:rPr>
        <w:tab/>
      </w:r>
      <w:r w:rsidR="00143892">
        <w:rPr>
          <w:caps/>
          <w:color w:val="000000" w:themeColor="text1"/>
        </w:rPr>
        <w:tab/>
      </w:r>
      <w:r w:rsidR="00143892">
        <w:rPr>
          <w:caps/>
          <w:color w:val="000000" w:themeColor="text1"/>
        </w:rPr>
        <w:tab/>
      </w:r>
      <w:r w:rsidR="00143892">
        <w:rPr>
          <w:caps/>
          <w:color w:val="000000" w:themeColor="text1"/>
        </w:rPr>
        <w:tab/>
      </w:r>
      <w:r w:rsidR="00143892">
        <w:rPr>
          <w:caps/>
          <w:color w:val="000000" w:themeColor="text1"/>
        </w:rPr>
        <w:tab/>
      </w:r>
      <w:r w:rsidR="00143892">
        <w:rPr>
          <w:caps/>
          <w:color w:val="000000" w:themeColor="text1"/>
        </w:rPr>
        <w:tab/>
      </w:r>
      <w:r w:rsidR="00143892">
        <w:rPr>
          <w:caps/>
          <w:color w:val="000000" w:themeColor="text1"/>
        </w:rPr>
        <w:tab/>
      </w:r>
      <w:r w:rsidR="00143892">
        <w:rPr>
          <w:caps/>
          <w:color w:val="000000" w:themeColor="text1"/>
        </w:rPr>
        <w:tab/>
      </w:r>
      <w:r w:rsidR="00143892">
        <w:rPr>
          <w:caps/>
          <w:color w:val="000000" w:themeColor="text1"/>
        </w:rPr>
        <w:tab/>
      </w:r>
      <w:r w:rsidR="00143892">
        <w:rPr>
          <w:caps/>
          <w:color w:val="000000" w:themeColor="text1"/>
        </w:rPr>
        <w:tab/>
      </w:r>
      <w:r w:rsidR="00143892">
        <w:rPr>
          <w:caps/>
          <w:color w:val="000000" w:themeColor="text1"/>
        </w:rPr>
        <w:t>von Helge Olberding</w:t>
      </w:r>
    </w:p>
    <w:p w14:paraId="7F16FC6D" w14:textId="77777777" w:rsidR="00E609CB" w:rsidRPr="00E609CB" w:rsidRDefault="007B7A9B" w:rsidP="00CA107B">
      <w:pPr>
        <w:spacing w:after="0" w:line="240" w:lineRule="auto"/>
        <w:contextualSpacing/>
        <w:rPr>
          <w:rFonts w:ascii="Roboto Condensed" w:hAnsi="Roboto Condensed"/>
          <w:color w:val="000000" w:themeColor="text1"/>
          <w:sz w:val="28"/>
        </w:rPr>
      </w:pPr>
      <w:r>
        <w:rPr>
          <w:rFonts w:ascii="Roboto Condensed" w:hAnsi="Roboto Condensed"/>
          <w:color w:val="000000" w:themeColor="text1"/>
          <w:sz w:val="28"/>
        </w:rPr>
        <w:t>Geovisualisierung IIIa</w:t>
      </w:r>
    </w:p>
    <w:p w14:paraId="2FDED1D7" w14:textId="140A4343" w:rsidR="00CA107B" w:rsidRPr="00B25EC0" w:rsidRDefault="00974A56" w:rsidP="00CA107B">
      <w:pPr>
        <w:spacing w:after="0" w:line="240" w:lineRule="auto"/>
        <w:contextualSpacing/>
        <w:rPr>
          <w:rFonts w:ascii="Roboto Condensed" w:hAnsi="Roboto Condensed"/>
          <w:caps/>
          <w:color w:val="000000" w:themeColor="text1"/>
          <w:sz w:val="28"/>
        </w:rPr>
      </w:pPr>
      <w:r w:rsidRPr="00974A56">
        <w:rPr>
          <w:rFonts w:ascii="Roboto Condensed" w:hAnsi="Roboto Condensed"/>
          <w:caps/>
          <w:color w:val="000000" w:themeColor="text1"/>
          <w:sz w:val="28"/>
        </w:rPr>
        <w:t>Grundlagen der Perspektive in der Virtuellen Realität</w:t>
      </w:r>
    </w:p>
    <w:p w14:paraId="122502D8" w14:textId="77777777" w:rsidR="00CA107B" w:rsidRPr="00B25EC0" w:rsidRDefault="00CA107B" w:rsidP="00CA107B">
      <w:pPr>
        <w:spacing w:after="0" w:line="240" w:lineRule="auto"/>
        <w:contextualSpacing/>
        <w:rPr>
          <w:color w:val="000000" w:themeColor="text1"/>
        </w:rPr>
      </w:pPr>
    </w:p>
    <w:tbl>
      <w:tblPr>
        <w:tblStyle w:val="Gitternetztabelle4Akzent11"/>
        <w:tblW w:w="14742" w:type="dxa"/>
        <w:tblLook w:val="04A0" w:firstRow="1" w:lastRow="0" w:firstColumn="1" w:lastColumn="0" w:noHBand="0" w:noVBand="1"/>
      </w:tblPr>
      <w:tblGrid>
        <w:gridCol w:w="617"/>
        <w:gridCol w:w="2111"/>
        <w:gridCol w:w="5032"/>
        <w:gridCol w:w="3141"/>
        <w:gridCol w:w="3841"/>
      </w:tblGrid>
      <w:tr w:rsidR="001C65D5" w:rsidRPr="009C21AA" w14:paraId="4C8595E9" w14:textId="77777777" w:rsidTr="004F4BCC">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617" w:type="dxa"/>
            <w:vAlign w:val="center"/>
          </w:tcPr>
          <w:p w14:paraId="30EAD4DD" w14:textId="77777777" w:rsidR="00CA107B" w:rsidRPr="009C21AA" w:rsidRDefault="00CA107B" w:rsidP="00AB291F">
            <w:pPr>
              <w:contextualSpacing/>
              <w:jc w:val="center"/>
            </w:pPr>
            <w:r w:rsidRPr="009C21AA">
              <w:t>#</w:t>
            </w:r>
          </w:p>
        </w:tc>
        <w:tc>
          <w:tcPr>
            <w:tcW w:w="2111" w:type="dxa"/>
            <w:vAlign w:val="center"/>
          </w:tcPr>
          <w:p w14:paraId="3BF4E532" w14:textId="77777777" w:rsidR="00CA107B" w:rsidRPr="009C21AA" w:rsidRDefault="00CA107B" w:rsidP="00CA107B">
            <w:pPr>
              <w:contextualSpacing/>
              <w:cnfStyle w:val="100000000000" w:firstRow="1" w:lastRow="0" w:firstColumn="0" w:lastColumn="0" w:oddVBand="0" w:evenVBand="0" w:oddHBand="0" w:evenHBand="0" w:firstRowFirstColumn="0" w:firstRowLastColumn="0" w:lastRowFirstColumn="0" w:lastRowLastColumn="0"/>
            </w:pPr>
            <w:r w:rsidRPr="009C21AA">
              <w:t>Titel</w:t>
            </w:r>
          </w:p>
        </w:tc>
        <w:tc>
          <w:tcPr>
            <w:tcW w:w="5032" w:type="dxa"/>
            <w:vAlign w:val="center"/>
          </w:tcPr>
          <w:p w14:paraId="3D0990DF" w14:textId="77777777" w:rsidR="00CA107B" w:rsidRPr="009C21AA" w:rsidRDefault="00CA107B" w:rsidP="00CA107B">
            <w:pPr>
              <w:contextualSpacing/>
              <w:cnfStyle w:val="100000000000" w:firstRow="1" w:lastRow="0" w:firstColumn="0" w:lastColumn="0" w:oddVBand="0" w:evenVBand="0" w:oddHBand="0" w:evenHBand="0" w:firstRowFirstColumn="0" w:firstRowLastColumn="0" w:lastRowFirstColumn="0" w:lastRowLastColumn="0"/>
            </w:pPr>
            <w:r w:rsidRPr="009C21AA">
              <w:t>Bildschirmtext</w:t>
            </w:r>
          </w:p>
        </w:tc>
        <w:tc>
          <w:tcPr>
            <w:tcW w:w="3141" w:type="dxa"/>
            <w:vAlign w:val="center"/>
          </w:tcPr>
          <w:p w14:paraId="33078F75" w14:textId="77777777" w:rsidR="00CA107B" w:rsidRPr="009C21AA" w:rsidRDefault="00CA107B" w:rsidP="00CA107B">
            <w:pPr>
              <w:contextualSpacing/>
              <w:cnfStyle w:val="100000000000" w:firstRow="1" w:lastRow="0" w:firstColumn="0" w:lastColumn="0" w:oddVBand="0" w:evenVBand="0" w:oddHBand="0" w:evenHBand="0" w:firstRowFirstColumn="0" w:firstRowLastColumn="0" w:lastRowFirstColumn="0" w:lastRowLastColumn="0"/>
            </w:pPr>
            <w:r w:rsidRPr="009C21AA">
              <w:t>Seitentyp/Interaktion</w:t>
            </w:r>
          </w:p>
        </w:tc>
        <w:tc>
          <w:tcPr>
            <w:tcW w:w="3841" w:type="dxa"/>
            <w:vAlign w:val="center"/>
          </w:tcPr>
          <w:p w14:paraId="44174A2E" w14:textId="77777777" w:rsidR="00CA107B" w:rsidRPr="009C21AA" w:rsidRDefault="00CA107B" w:rsidP="00CA107B">
            <w:pPr>
              <w:contextualSpacing/>
              <w:cnfStyle w:val="100000000000" w:firstRow="1" w:lastRow="0" w:firstColumn="0" w:lastColumn="0" w:oddVBand="0" w:evenVBand="0" w:oddHBand="0" w:evenHBand="0" w:firstRowFirstColumn="0" w:firstRowLastColumn="0" w:lastRowFirstColumn="0" w:lastRowLastColumn="0"/>
            </w:pPr>
            <w:r w:rsidRPr="009C21AA">
              <w:t>Kommentare/Quellen</w:t>
            </w:r>
          </w:p>
        </w:tc>
      </w:tr>
      <w:tr w:rsidR="001C65D5" w:rsidRPr="00B25EC0" w14:paraId="58DBF092" w14:textId="77777777" w:rsidTr="004F4BC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7" w:type="dxa"/>
          </w:tcPr>
          <w:p w14:paraId="3BD4E542" w14:textId="77777777" w:rsidR="00402EC1" w:rsidRPr="00B25EC0" w:rsidRDefault="00402EC1" w:rsidP="00402EC1">
            <w:pPr>
              <w:contextualSpacing/>
              <w:jc w:val="center"/>
              <w:rPr>
                <w:color w:val="000000" w:themeColor="text1"/>
              </w:rPr>
            </w:pPr>
            <w:r w:rsidRPr="00B25EC0">
              <w:rPr>
                <w:color w:val="000000" w:themeColor="text1"/>
              </w:rPr>
              <w:t>1</w:t>
            </w:r>
          </w:p>
        </w:tc>
        <w:tc>
          <w:tcPr>
            <w:tcW w:w="2111" w:type="dxa"/>
          </w:tcPr>
          <w:p w14:paraId="716BF81B" w14:textId="77777777" w:rsidR="00402EC1" w:rsidRPr="00B25EC0" w:rsidRDefault="00402EC1" w:rsidP="00402EC1">
            <w:pPr>
              <w:contextualSpacing/>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t>Welchen Einfluss hat die Sichtweise in einem 3D-Raum?</w:t>
            </w:r>
          </w:p>
        </w:tc>
        <w:tc>
          <w:tcPr>
            <w:tcW w:w="5032" w:type="dxa"/>
          </w:tcPr>
          <w:p w14:paraId="561A098F" w14:textId="77777777" w:rsidR="00402EC1" w:rsidRDefault="00402EC1" w:rsidP="00402EC1">
            <w:pPr>
              <w:contextualSpacing/>
              <w:cnfStyle w:val="000000100000" w:firstRow="0" w:lastRow="0" w:firstColumn="0" w:lastColumn="0" w:oddVBand="0" w:evenVBand="0" w:oddHBand="1" w:evenHBand="0" w:firstRowFirstColumn="0" w:firstRowLastColumn="0" w:lastRowFirstColumn="0" w:lastRowLastColumn="0"/>
              <w:rPr>
                <w:rFonts w:cs="Roboto Condensed Light"/>
                <w:color w:val="000000" w:themeColor="text1"/>
              </w:rPr>
            </w:pPr>
            <w:r w:rsidRPr="00B25EC0">
              <w:rPr>
                <w:rFonts w:cs="Roboto Condensed Light"/>
                <w:color w:val="000000" w:themeColor="text1"/>
              </w:rPr>
              <w:t xml:space="preserve">In dieser Lehreinheit erfahren Sie, </w:t>
            </w:r>
            <w:r w:rsidRPr="00915CAB">
              <w:rPr>
                <w:rFonts w:cs="Roboto Condensed Light"/>
                <w:color w:val="000000" w:themeColor="text1"/>
              </w:rPr>
              <w:t xml:space="preserve">Grundlagen von Varianten der Perspektive und der Kameraführung in </w:t>
            </w:r>
            <w:r>
              <w:rPr>
                <w:rFonts w:cs="Roboto Condensed Light"/>
                <w:color w:val="000000" w:themeColor="text1"/>
              </w:rPr>
              <w:t xml:space="preserve">Game Engines und </w:t>
            </w:r>
            <w:r w:rsidR="001F7C85">
              <w:rPr>
                <w:rFonts w:cs="Roboto Condensed Light"/>
                <w:color w:val="000000" w:themeColor="text1"/>
              </w:rPr>
              <w:t>welche Möglichkeiten</w:t>
            </w:r>
            <w:r>
              <w:rPr>
                <w:rFonts w:cs="Roboto Condensed Light"/>
                <w:color w:val="000000" w:themeColor="text1"/>
              </w:rPr>
              <w:t xml:space="preserve"> VR</w:t>
            </w:r>
            <w:r w:rsidR="001F7C85">
              <w:rPr>
                <w:rFonts w:cs="Roboto Condensed Light"/>
                <w:color w:val="000000" w:themeColor="text1"/>
              </w:rPr>
              <w:t>-Brillen bieten</w:t>
            </w:r>
            <w:r w:rsidRPr="00915CAB">
              <w:rPr>
                <w:rFonts w:cs="Roboto Condensed Light"/>
                <w:color w:val="000000" w:themeColor="text1"/>
              </w:rPr>
              <w:t>.</w:t>
            </w:r>
          </w:p>
          <w:p w14:paraId="3FEDA690" w14:textId="77777777" w:rsidR="004E1D56" w:rsidRDefault="004E1D56" w:rsidP="00402EC1">
            <w:pPr>
              <w:contextualSpacing/>
              <w:cnfStyle w:val="000000100000" w:firstRow="0" w:lastRow="0" w:firstColumn="0" w:lastColumn="0" w:oddVBand="0" w:evenVBand="0" w:oddHBand="1" w:evenHBand="0" w:firstRowFirstColumn="0" w:firstRowLastColumn="0" w:lastRowFirstColumn="0" w:lastRowLastColumn="0"/>
              <w:rPr>
                <w:rFonts w:cs="Roboto Condensed Light"/>
                <w:color w:val="000000" w:themeColor="text1"/>
              </w:rPr>
            </w:pPr>
          </w:p>
          <w:p w14:paraId="1B1BC692" w14:textId="77777777" w:rsidR="004E1D56" w:rsidRDefault="004E1D56" w:rsidP="00402EC1">
            <w:pPr>
              <w:contextualSpacing/>
              <w:cnfStyle w:val="000000100000" w:firstRow="0" w:lastRow="0" w:firstColumn="0" w:lastColumn="0" w:oddVBand="0" w:evenVBand="0" w:oddHBand="1" w:evenHBand="0" w:firstRowFirstColumn="0" w:firstRowLastColumn="0" w:lastRowFirstColumn="0" w:lastRowLastColumn="0"/>
              <w:rPr>
                <w:rFonts w:cs="Roboto Condensed Light"/>
                <w:color w:val="000000" w:themeColor="text1"/>
              </w:rPr>
            </w:pPr>
            <w:r>
              <w:rPr>
                <w:rFonts w:cs="Roboto Condensed Light"/>
                <w:color w:val="000000" w:themeColor="text1"/>
              </w:rPr>
              <w:t>Lernziele:</w:t>
            </w:r>
          </w:p>
          <w:p w14:paraId="139D83DE" w14:textId="77777777" w:rsidR="004E1D56" w:rsidRPr="004E1D56" w:rsidRDefault="004E1D56" w:rsidP="004E1D56">
            <w:pPr>
              <w:contextualSpacing/>
              <w:cnfStyle w:val="000000100000" w:firstRow="0" w:lastRow="0" w:firstColumn="0" w:lastColumn="0" w:oddVBand="0" w:evenVBand="0" w:oddHBand="1" w:evenHBand="0" w:firstRowFirstColumn="0" w:firstRowLastColumn="0" w:lastRowFirstColumn="0" w:lastRowLastColumn="0"/>
              <w:rPr>
                <w:rFonts w:cs="Roboto Condensed Light"/>
                <w:color w:val="000000" w:themeColor="text1"/>
              </w:rPr>
            </w:pPr>
            <w:r w:rsidRPr="004E1D56">
              <w:rPr>
                <w:rFonts w:cs="Roboto Condensed Light"/>
                <w:color w:val="000000" w:themeColor="text1"/>
              </w:rPr>
              <w:t>Sie können die verschiedenen Perspektiven unterscheiden:</w:t>
            </w:r>
          </w:p>
          <w:p w14:paraId="1CD8914D" w14:textId="77777777" w:rsidR="004E1D56" w:rsidRPr="004E1D56" w:rsidRDefault="004E1D56" w:rsidP="004E1D56">
            <w:pPr>
              <w:contextualSpacing/>
              <w:cnfStyle w:val="000000100000" w:firstRow="0" w:lastRow="0" w:firstColumn="0" w:lastColumn="0" w:oddVBand="0" w:evenVBand="0" w:oddHBand="1" w:evenHBand="0" w:firstRowFirstColumn="0" w:firstRowLastColumn="0" w:lastRowFirstColumn="0" w:lastRowLastColumn="0"/>
              <w:rPr>
                <w:rFonts w:cs="Roboto Condensed Light"/>
                <w:color w:val="000000" w:themeColor="text1"/>
              </w:rPr>
            </w:pPr>
            <w:r w:rsidRPr="004E1D56">
              <w:rPr>
                <w:rFonts w:cs="Roboto Condensed Light"/>
                <w:color w:val="000000" w:themeColor="text1"/>
              </w:rPr>
              <w:t>•</w:t>
            </w:r>
            <w:r w:rsidRPr="004E1D56">
              <w:rPr>
                <w:rFonts w:cs="Roboto Condensed Light"/>
                <w:color w:val="000000" w:themeColor="text1"/>
              </w:rPr>
              <w:tab/>
              <w:t>Kameramodelle</w:t>
            </w:r>
          </w:p>
          <w:p w14:paraId="3B4AEC8C" w14:textId="77777777" w:rsidR="004E1D56" w:rsidRPr="004E1D56" w:rsidRDefault="004E1D56" w:rsidP="004E1D56">
            <w:pPr>
              <w:contextualSpacing/>
              <w:cnfStyle w:val="000000100000" w:firstRow="0" w:lastRow="0" w:firstColumn="0" w:lastColumn="0" w:oddVBand="0" w:evenVBand="0" w:oddHBand="1" w:evenHBand="0" w:firstRowFirstColumn="0" w:firstRowLastColumn="0" w:lastRowFirstColumn="0" w:lastRowLastColumn="0"/>
              <w:rPr>
                <w:rFonts w:cs="Roboto Condensed Light"/>
                <w:color w:val="000000" w:themeColor="text1"/>
              </w:rPr>
            </w:pPr>
            <w:r w:rsidRPr="004E1D56">
              <w:rPr>
                <w:rFonts w:cs="Roboto Condensed Light"/>
                <w:color w:val="000000" w:themeColor="text1"/>
              </w:rPr>
              <w:t>•</w:t>
            </w:r>
            <w:r w:rsidRPr="004E1D56">
              <w:rPr>
                <w:rFonts w:cs="Roboto Condensed Light"/>
                <w:color w:val="000000" w:themeColor="text1"/>
              </w:rPr>
              <w:tab/>
              <w:t>Kamera Personalitäten</w:t>
            </w:r>
          </w:p>
          <w:p w14:paraId="44618BD4" w14:textId="77777777" w:rsidR="004E1D56" w:rsidRPr="004E1D56" w:rsidRDefault="004E1D56" w:rsidP="004E1D56">
            <w:pPr>
              <w:contextualSpacing/>
              <w:cnfStyle w:val="000000100000" w:firstRow="0" w:lastRow="0" w:firstColumn="0" w:lastColumn="0" w:oddVBand="0" w:evenVBand="0" w:oddHBand="1" w:evenHBand="0" w:firstRowFirstColumn="0" w:firstRowLastColumn="0" w:lastRowFirstColumn="0" w:lastRowLastColumn="0"/>
              <w:rPr>
                <w:rFonts w:cs="Roboto Condensed Light"/>
                <w:color w:val="000000" w:themeColor="text1"/>
              </w:rPr>
            </w:pPr>
            <w:r>
              <w:rPr>
                <w:rFonts w:cs="Roboto Condensed Light"/>
                <w:color w:val="000000" w:themeColor="text1"/>
              </w:rPr>
              <w:t>•</w:t>
            </w:r>
            <w:r>
              <w:rPr>
                <w:rFonts w:cs="Roboto Condensed Light"/>
                <w:color w:val="000000" w:themeColor="text1"/>
              </w:rPr>
              <w:tab/>
              <w:t>Kontrollvarianten</w:t>
            </w:r>
          </w:p>
          <w:p w14:paraId="6D3E1D1A" w14:textId="77777777" w:rsidR="004E1D56" w:rsidRPr="004E1D56" w:rsidRDefault="004E1D56" w:rsidP="004E1D56">
            <w:pPr>
              <w:contextualSpacing/>
              <w:cnfStyle w:val="000000100000" w:firstRow="0" w:lastRow="0" w:firstColumn="0" w:lastColumn="0" w:oddVBand="0" w:evenVBand="0" w:oddHBand="1" w:evenHBand="0" w:firstRowFirstColumn="0" w:firstRowLastColumn="0" w:lastRowFirstColumn="0" w:lastRowLastColumn="0"/>
              <w:rPr>
                <w:rFonts w:cs="Roboto Condensed Light"/>
                <w:color w:val="000000" w:themeColor="text1"/>
              </w:rPr>
            </w:pPr>
            <w:r w:rsidRPr="004E1D56">
              <w:rPr>
                <w:rFonts w:cs="Roboto Condensed Light"/>
                <w:color w:val="000000" w:themeColor="text1"/>
              </w:rPr>
              <w:t>Sie kennen Vor</w:t>
            </w:r>
            <w:r w:rsidR="00D9424D">
              <w:rPr>
                <w:rFonts w:cs="Roboto Condensed Light"/>
                <w:color w:val="000000" w:themeColor="text1"/>
              </w:rPr>
              <w:t>-</w:t>
            </w:r>
            <w:r w:rsidRPr="004E1D56">
              <w:rPr>
                <w:rFonts w:cs="Roboto Condensed Light"/>
                <w:color w:val="000000" w:themeColor="text1"/>
              </w:rPr>
              <w:t xml:space="preserve"> und N</w:t>
            </w:r>
            <w:r>
              <w:rPr>
                <w:rFonts w:cs="Roboto Condensed Light"/>
                <w:color w:val="000000" w:themeColor="text1"/>
              </w:rPr>
              <w:t>achteile der Perspektive in VR.</w:t>
            </w:r>
          </w:p>
          <w:p w14:paraId="02EF6D87" w14:textId="77777777" w:rsidR="004E1D56" w:rsidRDefault="004E1D56" w:rsidP="004E1D56">
            <w:pPr>
              <w:contextualSpacing/>
              <w:cnfStyle w:val="000000100000" w:firstRow="0" w:lastRow="0" w:firstColumn="0" w:lastColumn="0" w:oddVBand="0" w:evenVBand="0" w:oddHBand="1" w:evenHBand="0" w:firstRowFirstColumn="0" w:firstRowLastColumn="0" w:lastRowFirstColumn="0" w:lastRowLastColumn="0"/>
              <w:rPr>
                <w:rFonts w:cs="Roboto Condensed Light"/>
                <w:color w:val="000000" w:themeColor="text1"/>
              </w:rPr>
            </w:pPr>
            <w:r w:rsidRPr="004E1D56">
              <w:rPr>
                <w:rFonts w:cs="Roboto Condensed Light"/>
                <w:color w:val="000000" w:themeColor="text1"/>
              </w:rPr>
              <w:t>Sie können die richtige Perspektive abhängig der Anwendung wählen.</w:t>
            </w:r>
          </w:p>
          <w:p w14:paraId="364989EB" w14:textId="77777777" w:rsidR="004E1D56" w:rsidRDefault="004E1D56" w:rsidP="00402EC1">
            <w:pPr>
              <w:contextualSpacing/>
              <w:cnfStyle w:val="000000100000" w:firstRow="0" w:lastRow="0" w:firstColumn="0" w:lastColumn="0" w:oddVBand="0" w:evenVBand="0" w:oddHBand="1" w:evenHBand="0" w:firstRowFirstColumn="0" w:firstRowLastColumn="0" w:lastRowFirstColumn="0" w:lastRowLastColumn="0"/>
              <w:rPr>
                <w:rFonts w:cs="Roboto Condensed Light"/>
                <w:color w:val="000000" w:themeColor="text1"/>
              </w:rPr>
            </w:pPr>
          </w:p>
          <w:p w14:paraId="3E3CC6DA" w14:textId="77777777" w:rsidR="004E1D56" w:rsidRPr="00B25EC0" w:rsidRDefault="004E1D56" w:rsidP="00402EC1">
            <w:pPr>
              <w:contextualSpacing/>
              <w:cnfStyle w:val="000000100000" w:firstRow="0" w:lastRow="0" w:firstColumn="0" w:lastColumn="0" w:oddVBand="0" w:evenVBand="0" w:oddHBand="1" w:evenHBand="0" w:firstRowFirstColumn="0" w:firstRowLastColumn="0" w:lastRowFirstColumn="0" w:lastRowLastColumn="0"/>
              <w:rPr>
                <w:rFonts w:cs="Roboto Condensed Light"/>
                <w:color w:val="000000" w:themeColor="text1"/>
              </w:rPr>
            </w:pPr>
          </w:p>
          <w:p w14:paraId="3CA578CE" w14:textId="77777777" w:rsidR="00402EC1" w:rsidRPr="00B25EC0" w:rsidRDefault="00402EC1" w:rsidP="00402EC1">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B25EC0">
              <w:rPr>
                <w:color w:val="000000" w:themeColor="text1"/>
              </w:rPr>
              <w:t>[Button STARTEN]</w:t>
            </w:r>
          </w:p>
        </w:tc>
        <w:tc>
          <w:tcPr>
            <w:tcW w:w="3141" w:type="dxa"/>
          </w:tcPr>
          <w:p w14:paraId="331847FC" w14:textId="77777777" w:rsidR="00402EC1" w:rsidRPr="00B25EC0" w:rsidRDefault="00402EC1" w:rsidP="00402EC1">
            <w:pPr>
              <w:contextualSpacing/>
              <w:cnfStyle w:val="000000100000" w:firstRow="0" w:lastRow="0" w:firstColumn="0" w:lastColumn="0" w:oddVBand="0" w:evenVBand="0" w:oddHBand="1" w:evenHBand="0" w:firstRowFirstColumn="0" w:firstRowLastColumn="0" w:lastRowFirstColumn="0" w:lastRowLastColumn="0"/>
              <w:rPr>
                <w:b/>
                <w:color w:val="000000" w:themeColor="text1"/>
              </w:rPr>
            </w:pPr>
            <w:r w:rsidRPr="00B25EC0">
              <w:rPr>
                <w:b/>
                <w:color w:val="000000" w:themeColor="text1"/>
              </w:rPr>
              <w:t>Startseite</w:t>
            </w:r>
          </w:p>
          <w:p w14:paraId="458E5D85" w14:textId="77777777" w:rsidR="00402EC1" w:rsidRPr="00B25EC0" w:rsidRDefault="00402EC1" w:rsidP="00402EC1">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01A6A265" w14:textId="77777777" w:rsidR="00402EC1" w:rsidRPr="00B25EC0" w:rsidRDefault="00402EC1" w:rsidP="00402EC1">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B25EC0">
              <w:rPr>
                <w:color w:val="000000" w:themeColor="text1"/>
              </w:rPr>
              <w:t>mit [Button STARTEN]</w:t>
            </w:r>
          </w:p>
        </w:tc>
        <w:tc>
          <w:tcPr>
            <w:tcW w:w="3841" w:type="dxa"/>
          </w:tcPr>
          <w:p w14:paraId="70B09F75" w14:textId="77777777" w:rsidR="00402EC1" w:rsidRDefault="00402EC1" w:rsidP="00402EC1">
            <w:pPr>
              <w:contextualSpacing/>
              <w:cnfStyle w:val="000000100000" w:firstRow="0" w:lastRow="0" w:firstColumn="0" w:lastColumn="0" w:oddVBand="0" w:evenVBand="0" w:oddHBand="1" w:evenHBand="0" w:firstRowFirstColumn="0" w:firstRowLastColumn="0" w:lastRowFirstColumn="0" w:lastRowLastColumn="0"/>
              <w:rPr>
                <w:b/>
                <w:color w:val="000000" w:themeColor="text1"/>
                <w:lang w:val="en-US"/>
              </w:rPr>
            </w:pPr>
            <w:r w:rsidRPr="004972DB">
              <w:rPr>
                <w:b/>
                <w:color w:val="000000" w:themeColor="text1"/>
                <w:lang w:val="en-US"/>
              </w:rPr>
              <w:t>Bilder:</w:t>
            </w:r>
          </w:p>
          <w:p w14:paraId="42E23022" w14:textId="77777777" w:rsidR="004E1D56" w:rsidRPr="00402EC1" w:rsidRDefault="004E1D56" w:rsidP="004E1D56">
            <w:pPr>
              <w:contextualSpacing/>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01-10-S01</w:t>
            </w:r>
            <w:r w:rsidR="00CC3B15">
              <w:rPr>
                <w:color w:val="000000" w:themeColor="text1"/>
                <w:lang w:val="en-US"/>
              </w:rPr>
              <w:t>_</w:t>
            </w:r>
            <w:r w:rsidRPr="00402EC1">
              <w:rPr>
                <w:color w:val="000000" w:themeColor="text1"/>
                <w:lang w:val="en-US"/>
              </w:rPr>
              <w:t>B1</w:t>
            </w:r>
          </w:p>
          <w:p w14:paraId="7A5D6BA1" w14:textId="77777777" w:rsidR="004E1D56" w:rsidRDefault="004E1D56" w:rsidP="004E1D5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D23FDE">
              <w:rPr>
                <w:b/>
                <w:noProof/>
                <w:color w:val="000000" w:themeColor="text1"/>
                <w:lang w:eastAsia="de-DE"/>
              </w:rPr>
              <w:drawing>
                <wp:inline distT="0" distB="0" distL="0" distR="0" wp14:anchorId="78704F8F" wp14:editId="07A90FEC">
                  <wp:extent cx="823352" cy="530604"/>
                  <wp:effectExtent l="0" t="0" r="0" b="317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23352" cy="530604"/>
                          </a:xfrm>
                          <a:prstGeom prst="rect">
                            <a:avLst/>
                          </a:prstGeom>
                          <a:noFill/>
                          <a:ln>
                            <a:noFill/>
                          </a:ln>
                        </pic:spPr>
                      </pic:pic>
                    </a:graphicData>
                  </a:graphic>
                </wp:inline>
              </w:drawing>
            </w:r>
          </w:p>
          <w:p w14:paraId="6CF6F32D" w14:textId="77777777" w:rsidR="006C45F0" w:rsidRPr="00B25EC0" w:rsidRDefault="004E1D56" w:rsidP="004E1D5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tart Hintergrund</w:t>
            </w:r>
          </w:p>
        </w:tc>
      </w:tr>
      <w:tr w:rsidR="001C65D5" w:rsidRPr="00B25EC0" w14:paraId="7D3B820C" w14:textId="77777777" w:rsidTr="004F4BCC">
        <w:trPr>
          <w:trHeight w:val="340"/>
        </w:trPr>
        <w:tc>
          <w:tcPr>
            <w:cnfStyle w:val="001000000000" w:firstRow="0" w:lastRow="0" w:firstColumn="1" w:lastColumn="0" w:oddVBand="0" w:evenVBand="0" w:oddHBand="0" w:evenHBand="0" w:firstRowFirstColumn="0" w:firstRowLastColumn="0" w:lastRowFirstColumn="0" w:lastRowLastColumn="0"/>
            <w:tcW w:w="617" w:type="dxa"/>
          </w:tcPr>
          <w:p w14:paraId="08A8E82F" w14:textId="77777777" w:rsidR="004E1D56" w:rsidRPr="00B25EC0" w:rsidRDefault="004E1D56" w:rsidP="004E1D56">
            <w:pPr>
              <w:contextualSpacing/>
              <w:jc w:val="center"/>
              <w:rPr>
                <w:color w:val="000000" w:themeColor="text1"/>
              </w:rPr>
            </w:pPr>
            <w:r w:rsidRPr="00B25EC0">
              <w:rPr>
                <w:color w:val="000000" w:themeColor="text1"/>
              </w:rPr>
              <w:t>2</w:t>
            </w:r>
          </w:p>
        </w:tc>
        <w:tc>
          <w:tcPr>
            <w:tcW w:w="2111" w:type="dxa"/>
          </w:tcPr>
          <w:p w14:paraId="52E01011" w14:textId="77777777" w:rsidR="004E1D56" w:rsidRPr="00B25EC0" w:rsidRDefault="004E1D56" w:rsidP="004E1D56">
            <w:pPr>
              <w:contextualSpacing/>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t>Theoretische Grundlagen einer virtuellen Kamera</w:t>
            </w:r>
          </w:p>
        </w:tc>
        <w:tc>
          <w:tcPr>
            <w:tcW w:w="5032" w:type="dxa"/>
          </w:tcPr>
          <w:p w14:paraId="78D53078" w14:textId="77777777" w:rsidR="004E1D56" w:rsidRDefault="004E1D56" w:rsidP="004E1D56">
            <w:pPr>
              <w:cnfStyle w:val="000000000000" w:firstRow="0" w:lastRow="0" w:firstColumn="0" w:lastColumn="0" w:oddVBand="0" w:evenVBand="0" w:oddHBand="0" w:evenHBand="0" w:firstRowFirstColumn="0" w:firstRowLastColumn="0" w:lastRowFirstColumn="0" w:lastRowLastColumn="0"/>
              <w:rPr>
                <w:szCs w:val="24"/>
              </w:rPr>
            </w:pPr>
            <w:r w:rsidRPr="00E159C1">
              <w:rPr>
                <w:szCs w:val="24"/>
              </w:rPr>
              <w:t xml:space="preserve">Innerhalb der Computergrafik simulieren Kameramodelle Eigenschaften einer Fotokamera damit 3D Objekte auf zweidimensionalen Flächen dargestellt werden können. </w:t>
            </w:r>
            <w:r>
              <w:rPr>
                <w:szCs w:val="24"/>
              </w:rPr>
              <w:t xml:space="preserve">Außerdem </w:t>
            </w:r>
            <w:r w:rsidRPr="00E159C1">
              <w:rPr>
                <w:szCs w:val="24"/>
              </w:rPr>
              <w:t xml:space="preserve">werden die weiteren optischen und physikalischen Kameraeigenschaften </w:t>
            </w:r>
            <w:r>
              <w:rPr>
                <w:szCs w:val="24"/>
              </w:rPr>
              <w:t xml:space="preserve">ebenfalls </w:t>
            </w:r>
            <w:r w:rsidRPr="00E159C1">
              <w:rPr>
                <w:szCs w:val="24"/>
              </w:rPr>
              <w:t>betrachtet</w:t>
            </w:r>
            <w:r w:rsidRPr="003B626E">
              <w:t xml:space="preserve"> </w:t>
            </w:r>
            <w:sdt>
              <w:sdtPr>
                <w:alias w:val="Don't edit this field"/>
                <w:tag w:val="CitaviPlaceholder#f7a53c1f-4a83-4d9a-bf08-0ab7b7e86cb7"/>
                <w:id w:val="1890836462"/>
                <w:placeholder>
                  <w:docPart w:val="121A73A444D545748C1D982F334603AA"/>
                </w:placeholder>
              </w:sdtPr>
              <w:sdtEndPr/>
              <w:sdtContent>
                <w:r>
                  <w:fldChar w:fldCharType="begin"/>
                </w:r>
                <w:r>
                  <w:instrText>ADDIN CitaviPlaceholder{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}</w:instrText>
                </w:r>
                <w:r>
                  <w:fldChar w:fldCharType="separate"/>
                </w:r>
                <w:r>
                  <w:t>(Helbing 2004, S. 4)</w:t>
                </w:r>
                <w:r>
                  <w:fldChar w:fldCharType="end"/>
                </w:r>
                <w:r>
                  <w:t>.</w:t>
                </w:r>
              </w:sdtContent>
            </w:sdt>
          </w:p>
          <w:p w14:paraId="25B152B2" w14:textId="77777777" w:rsidR="004E1D56" w:rsidRPr="003B626E" w:rsidRDefault="004E1D56" w:rsidP="004E1D56">
            <w:pPr>
              <w:cnfStyle w:val="000000000000" w:firstRow="0" w:lastRow="0" w:firstColumn="0" w:lastColumn="0" w:oddVBand="0" w:evenVBand="0" w:oddHBand="0" w:evenHBand="0" w:firstRowFirstColumn="0" w:firstRowLastColumn="0" w:lastRowFirstColumn="0" w:lastRowLastColumn="0"/>
              <w:rPr>
                <w:szCs w:val="24"/>
              </w:rPr>
            </w:pPr>
            <w:r w:rsidRPr="00E159C1">
              <w:rPr>
                <w:szCs w:val="24"/>
              </w:rPr>
              <w:t xml:space="preserve"> </w:t>
            </w:r>
          </w:p>
          <w:p w14:paraId="1EBE4E1C" w14:textId="77777777" w:rsidR="004E1D56" w:rsidRDefault="004E1D56" w:rsidP="004E1D56">
            <w:pPr>
              <w:cnfStyle w:val="000000000000" w:firstRow="0" w:lastRow="0" w:firstColumn="0" w:lastColumn="0" w:oddVBand="0" w:evenVBand="0" w:oddHBand="0" w:evenHBand="0" w:firstRowFirstColumn="0" w:firstRowLastColumn="0" w:lastRowFirstColumn="0" w:lastRowLastColumn="0"/>
              <w:rPr>
                <w:color w:val="000000" w:themeColor="text1"/>
              </w:rPr>
            </w:pPr>
            <w:r w:rsidRPr="003B626E">
              <w:t xml:space="preserve">Einfache Kameramodelle werden in der Computergrafik den Ablaufmodellen zugeordnet. Ablaufmodelle enthalten Informationen zu den Darstellungsprozessen aus denen wiederum physikalische Modelle folgen. Im Vergleich zu einer realen Kamera können nur eine begrenzte Anzahl an </w:t>
            </w:r>
            <w:r w:rsidRPr="003B626E">
              <w:lastRenderedPageBreak/>
              <w:t xml:space="preserve">Eigenschaften implementiert werden </w:t>
            </w:r>
            <w:sdt>
              <w:sdtPr>
                <w:alias w:val="Don't edit this field"/>
                <w:tag w:val="CitaviPlaceholder#d1e63659-bdf4-4f05-aca4-8f2baf5e04e8"/>
                <w:id w:val="412056055"/>
                <w:placeholder>
                  <w:docPart w:val="121A73A444D545748C1D982F334603AA"/>
                </w:placeholder>
              </w:sdtPr>
              <w:sdtEndPr/>
              <w:sdtContent>
                <w:r>
                  <w:fldChar w:fldCharType="begin"/>
                </w:r>
                <w:r>
                  <w:instrText>ADDIN CitaviPlaceholder{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}</w:instrText>
                </w:r>
                <w:r>
                  <w:fldChar w:fldCharType="separate"/>
                </w:r>
                <w:r>
                  <w:t>(Helbing 2004, S. 18–19)</w:t>
                </w:r>
                <w:r>
                  <w:fldChar w:fldCharType="end"/>
                </w:r>
                <w:r>
                  <w:t>.</w:t>
                </w:r>
              </w:sdtContent>
            </w:sdt>
          </w:p>
          <w:p w14:paraId="05C73AAD" w14:textId="77777777" w:rsidR="004E1D56" w:rsidRDefault="004E1D56" w:rsidP="004E1D56">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p>
          <w:p w14:paraId="4722C2A8" w14:textId="77777777" w:rsidR="004E1D56" w:rsidRDefault="004E1D56" w:rsidP="004E1D56">
            <w:pPr>
              <w:cnfStyle w:val="000000000000" w:firstRow="0" w:lastRow="0" w:firstColumn="0" w:lastColumn="0" w:oddVBand="0" w:evenVBand="0" w:oddHBand="0" w:evenHBand="0" w:firstRowFirstColumn="0" w:firstRowLastColumn="0" w:lastRowFirstColumn="0" w:lastRowLastColumn="0"/>
              <w:rPr>
                <w:color w:val="000000" w:themeColor="text1"/>
              </w:rPr>
            </w:pPr>
            <w:r w:rsidRPr="003B626E">
              <w:t>Das Prinzip eines erweiterten Kameramodells wird durch weitere darstellungsrelevante Eigenschaften ergänzt, welche nicht zur Szenendefinition gehören. Hierzu zählen Darstellungsparameter</w:t>
            </w:r>
            <w:r w:rsidR="00D9424D">
              <w:t>,</w:t>
            </w:r>
            <w:r w:rsidRPr="003B626E">
              <w:t xml:space="preserve"> die zielgerichtet innerhalb der genutzten Grafikengine verändert werden können </w:t>
            </w:r>
            <w:sdt>
              <w:sdtPr>
                <w:alias w:val="Don't edit this field"/>
                <w:tag w:val="CitaviPlaceholder#f656bb1b-4087-415a-912e-f2f4bd3cbcef"/>
                <w:id w:val="1301811201"/>
                <w:placeholder>
                  <w:docPart w:val="121A73A444D545748C1D982F334603AA"/>
                </w:placeholder>
              </w:sdtPr>
              <w:sdtEndPr/>
              <w:sdtContent>
                <w:r>
                  <w:fldChar w:fldCharType="begin"/>
                </w:r>
                <w:r>
                  <w:instrText>ADDIN CitaviPlaceholder{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}</w:instrText>
                </w:r>
                <w:r>
                  <w:fldChar w:fldCharType="separate"/>
                </w:r>
                <w:r>
                  <w:t>(Helbing 2004, S. 21–23)</w:t>
                </w:r>
                <w:r>
                  <w:fldChar w:fldCharType="end"/>
                </w:r>
              </w:sdtContent>
            </w:sdt>
            <w:r>
              <w:t>.</w:t>
            </w:r>
          </w:p>
          <w:p w14:paraId="1B928FA2" w14:textId="77777777" w:rsidR="004E1D56" w:rsidRDefault="004E1D56" w:rsidP="004E1D56">
            <w:pPr>
              <w:contextualSpacing/>
              <w:cnfStyle w:val="000000000000" w:firstRow="0" w:lastRow="0" w:firstColumn="0" w:lastColumn="0" w:oddVBand="0" w:evenVBand="0" w:oddHBand="0" w:evenHBand="0" w:firstRowFirstColumn="0" w:firstRowLastColumn="0" w:lastRowFirstColumn="0" w:lastRowLastColumn="0"/>
            </w:pPr>
          </w:p>
          <w:p w14:paraId="609D0334" w14:textId="77777777" w:rsidR="004E1D56" w:rsidRDefault="004E1D56" w:rsidP="004E1D56">
            <w:pPr>
              <w:cnfStyle w:val="000000000000" w:firstRow="0" w:lastRow="0" w:firstColumn="0" w:lastColumn="0" w:oddVBand="0" w:evenVBand="0" w:oddHBand="0" w:evenHBand="0" w:firstRowFirstColumn="0" w:firstRowLastColumn="0" w:lastRowFirstColumn="0" w:lastRowLastColumn="0"/>
            </w:pPr>
            <w:r w:rsidRPr="003B626E">
              <w:t>Es kann zwischen vorgefertigten und interaktiven Kamerasystemen unterschieden werden. Interaktive Systeme repräsentieren eine virtuelle Welt, in der die Anwender einen mehr oder weniger starken interaktiven Einfluss besitzen. Sie werden für technische Dokumentationen und Unterhaltungssoftware verwendet. Anwender können sich meist frei bewegen und mit unterschiedlichen Objekten interagieren. Mithilfe von grafischen Ausdrucksmitteln und Texten kann die Wahrnehmung des Anwenders unterstützt und gelenkt werden</w:t>
            </w:r>
            <w:r>
              <w:t xml:space="preserve"> </w:t>
            </w:r>
            <w:sdt>
              <w:sdtPr>
                <w:alias w:val="Don't edit this field"/>
                <w:tag w:val="CitaviPlaceholder#d9a10ff3-d90c-4413-8343-d2854c054d0e"/>
                <w:id w:val="1136685046"/>
                <w:placeholder>
                  <w:docPart w:val="121A73A444D545748C1D982F334603AA"/>
                </w:placeholder>
              </w:sdtPr>
              <w:sdtEndPr/>
              <w:sdtContent>
                <w:r>
                  <w:fldChar w:fldCharType="begin"/>
                </w:r>
                <w:r>
                  <w:instrText>ADDIN CitaviPlaceholder{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}</w:instrText>
                </w:r>
                <w:r>
                  <w:fldChar w:fldCharType="separate"/>
                </w:r>
                <w:r>
                  <w:t>(Helbing 2004, S. 20–21)</w:t>
                </w:r>
                <w:r>
                  <w:fldChar w:fldCharType="end"/>
                </w:r>
                <w:r>
                  <w:t>.</w:t>
                </w:r>
              </w:sdtContent>
            </w:sdt>
          </w:p>
          <w:p w14:paraId="0290DB6E" w14:textId="77777777" w:rsidR="004E1D56" w:rsidRPr="003B626E" w:rsidRDefault="004E1D56" w:rsidP="004E1D56">
            <w:pPr>
              <w:contextualSpacing/>
              <w:cnfStyle w:val="000000000000" w:firstRow="0" w:lastRow="0" w:firstColumn="0" w:lastColumn="0" w:oddVBand="0" w:evenVBand="0" w:oddHBand="0" w:evenHBand="0" w:firstRowFirstColumn="0" w:firstRowLastColumn="0" w:lastRowFirstColumn="0" w:lastRowLastColumn="0"/>
            </w:pPr>
          </w:p>
        </w:tc>
        <w:tc>
          <w:tcPr>
            <w:tcW w:w="3141" w:type="dxa"/>
          </w:tcPr>
          <w:p w14:paraId="0A3EAFE7" w14:textId="77777777" w:rsidR="001C65D5" w:rsidRPr="001C65D5" w:rsidRDefault="00F5343D" w:rsidP="001C65D5">
            <w:pPr>
              <w:spacing w:after="160" w:line="259" w:lineRule="auto"/>
              <w:contextualSpacing/>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lastRenderedPageBreak/>
              <w:t>B</w:t>
            </w:r>
            <w:r w:rsidR="00BE33AB">
              <w:rPr>
                <w:b/>
                <w:color w:val="000000" w:themeColor="text1"/>
              </w:rPr>
              <w:t>T 50 5</w:t>
            </w:r>
            <w:r w:rsidR="001C65D5" w:rsidRPr="001C65D5">
              <w:rPr>
                <w:b/>
                <w:color w:val="000000" w:themeColor="text1"/>
              </w:rPr>
              <w:t>0</w:t>
            </w:r>
          </w:p>
          <w:p w14:paraId="21EEF974" w14:textId="77777777" w:rsidR="001C65D5" w:rsidRPr="001C65D5" w:rsidRDefault="001C65D5" w:rsidP="001C65D5">
            <w:pPr>
              <w:spacing w:after="160" w:line="259" w:lineRule="auto"/>
              <w:contextualSpacing/>
              <w:cnfStyle w:val="000000000000" w:firstRow="0" w:lastRow="0" w:firstColumn="0" w:lastColumn="0" w:oddVBand="0" w:evenVBand="0" w:oddHBand="0" w:evenHBand="0" w:firstRowFirstColumn="0" w:firstRowLastColumn="0" w:lastRowFirstColumn="0" w:lastRowLastColumn="0"/>
              <w:rPr>
                <w:b/>
                <w:color w:val="C00000"/>
              </w:rPr>
            </w:pPr>
            <w:r>
              <w:rPr>
                <w:b/>
                <w:color w:val="C00000"/>
              </w:rPr>
              <w:t>130</w:t>
            </w:r>
            <w:r w:rsidRPr="001C65D5">
              <w:rPr>
                <w:b/>
                <w:color w:val="C00000"/>
              </w:rPr>
              <w:t xml:space="preserve"> ÜB</w:t>
            </w:r>
          </w:p>
          <w:p w14:paraId="67E49B04" w14:textId="77777777" w:rsidR="001C65D5" w:rsidRPr="001C65D5" w:rsidRDefault="00BE33AB" w:rsidP="001C65D5">
            <w:pPr>
              <w:spacing w:after="160" w:line="259" w:lineRule="auto"/>
              <w:contextualSpacing/>
              <w:cnfStyle w:val="000000000000" w:firstRow="0" w:lastRow="0" w:firstColumn="0" w:lastColumn="0" w:oddVBand="0" w:evenVBand="0" w:oddHBand="0" w:evenHBand="0" w:firstRowFirstColumn="0" w:firstRowLastColumn="0" w:lastRowFirstColumn="0" w:lastRowLastColumn="0"/>
              <w:rPr>
                <w:color w:val="C00000"/>
              </w:rPr>
            </w:pPr>
            <w:r>
              <w:rPr>
                <w:color w:val="C00000"/>
              </w:rPr>
              <w:t>170</w:t>
            </w:r>
            <w:r w:rsidR="001C65D5">
              <w:rPr>
                <w:color w:val="C00000"/>
              </w:rPr>
              <w:t>0</w:t>
            </w:r>
            <w:r w:rsidR="001C65D5" w:rsidRPr="001C65D5">
              <w:rPr>
                <w:color w:val="C00000"/>
              </w:rPr>
              <w:t xml:space="preserve"> Text</w:t>
            </w:r>
          </w:p>
          <w:p w14:paraId="481BC8C6" w14:textId="77777777" w:rsidR="004E1D56" w:rsidRPr="00BE33AB" w:rsidRDefault="00BE33AB" w:rsidP="00BE33AB">
            <w:pPr>
              <w:spacing w:after="160" w:line="259" w:lineRule="auto"/>
              <w:contextualSpacing/>
              <w:cnfStyle w:val="000000000000" w:firstRow="0" w:lastRow="0" w:firstColumn="0" w:lastColumn="0" w:oddVBand="0" w:evenVBand="0" w:oddHBand="0" w:evenHBand="0" w:firstRowFirstColumn="0" w:firstRowLastColumn="0" w:lastRowFirstColumn="0" w:lastRowLastColumn="0"/>
              <w:rPr>
                <w:i/>
                <w:color w:val="C00000"/>
              </w:rPr>
            </w:pPr>
            <w:r>
              <w:rPr>
                <w:color w:val="C00000"/>
              </w:rPr>
              <w:t>13</w:t>
            </w:r>
            <w:r w:rsidR="001C65D5" w:rsidRPr="001C65D5">
              <w:rPr>
                <w:color w:val="C00000"/>
              </w:rPr>
              <w:t>0</w:t>
            </w:r>
          </w:p>
        </w:tc>
        <w:tc>
          <w:tcPr>
            <w:tcW w:w="3841" w:type="dxa"/>
          </w:tcPr>
          <w:p w14:paraId="6CF22DB1" w14:textId="77777777" w:rsidR="004E1D56" w:rsidRDefault="004E1D56" w:rsidP="004E1D56">
            <w:pPr>
              <w:contextualSpacing/>
              <w:cnfStyle w:val="000000000000" w:firstRow="0" w:lastRow="0" w:firstColumn="0" w:lastColumn="0" w:oddVBand="0" w:evenVBand="0" w:oddHBand="0" w:evenHBand="0" w:firstRowFirstColumn="0" w:firstRowLastColumn="0" w:lastRowFirstColumn="0" w:lastRowLastColumn="0"/>
              <w:rPr>
                <w:b/>
                <w:color w:val="000000" w:themeColor="text1"/>
                <w:lang w:val="en-US"/>
              </w:rPr>
            </w:pPr>
            <w:r w:rsidRPr="004972DB">
              <w:rPr>
                <w:b/>
                <w:color w:val="000000" w:themeColor="text1"/>
                <w:lang w:val="en-US"/>
              </w:rPr>
              <w:t>Bilder:</w:t>
            </w:r>
          </w:p>
          <w:p w14:paraId="21CFD05F" w14:textId="77777777" w:rsidR="00CC3B15" w:rsidRPr="00402EC1" w:rsidRDefault="00BE33AB" w:rsidP="004E1D56">
            <w:pPr>
              <w:contextualSpacing/>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01-10-S02</w:t>
            </w:r>
            <w:r w:rsidR="00CC3B15">
              <w:rPr>
                <w:color w:val="000000" w:themeColor="text1"/>
                <w:lang w:val="en-US"/>
              </w:rPr>
              <w:t>_</w:t>
            </w:r>
            <w:r w:rsidR="004E1D56" w:rsidRPr="00402EC1">
              <w:rPr>
                <w:color w:val="000000" w:themeColor="text1"/>
                <w:lang w:val="en-US"/>
              </w:rPr>
              <w:t>B1</w:t>
            </w:r>
          </w:p>
          <w:p w14:paraId="3C7983BC" w14:textId="77777777" w:rsidR="004E1D56" w:rsidRDefault="004E1D56" w:rsidP="004E1D56">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D23FDE">
              <w:rPr>
                <w:b/>
                <w:noProof/>
                <w:color w:val="000000" w:themeColor="text1"/>
                <w:lang w:eastAsia="de-DE"/>
              </w:rPr>
              <w:drawing>
                <wp:inline distT="0" distB="0" distL="0" distR="0" wp14:anchorId="7BD484A8" wp14:editId="22F21C84">
                  <wp:extent cx="1359940" cy="1363672"/>
                  <wp:effectExtent l="0" t="0" r="0" b="825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445442" cy="1449409"/>
                          </a:xfrm>
                          <a:prstGeom prst="rect">
                            <a:avLst/>
                          </a:prstGeom>
                          <a:noFill/>
                          <a:ln>
                            <a:noFill/>
                          </a:ln>
                        </pic:spPr>
                      </pic:pic>
                    </a:graphicData>
                  </a:graphic>
                </wp:inline>
              </w:drawing>
            </w:r>
          </w:p>
          <w:p w14:paraId="1CBF981E" w14:textId="77777777" w:rsidR="00BE33AB" w:rsidRPr="00B25EC0" w:rsidRDefault="00BE33AB" w:rsidP="00BE33AB">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Darstellung eines virtuellen Kameramodells</w:t>
            </w:r>
          </w:p>
        </w:tc>
      </w:tr>
      <w:tr w:rsidR="001C65D5" w:rsidRPr="00B25EC0" w14:paraId="679435D4" w14:textId="77777777" w:rsidTr="004F4BC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7" w:type="dxa"/>
          </w:tcPr>
          <w:p w14:paraId="6EF90DAD" w14:textId="77777777" w:rsidR="004E1D56" w:rsidRPr="00B25EC0" w:rsidRDefault="004E1D56" w:rsidP="004E1D56">
            <w:pPr>
              <w:contextualSpacing/>
              <w:jc w:val="center"/>
              <w:rPr>
                <w:color w:val="000000" w:themeColor="text1"/>
              </w:rPr>
            </w:pPr>
            <w:r w:rsidRPr="00B25EC0">
              <w:rPr>
                <w:color w:val="000000" w:themeColor="text1"/>
              </w:rPr>
              <w:t>3</w:t>
            </w:r>
          </w:p>
        </w:tc>
        <w:tc>
          <w:tcPr>
            <w:tcW w:w="2111" w:type="dxa"/>
          </w:tcPr>
          <w:p w14:paraId="638EA7D9" w14:textId="77777777" w:rsidR="004E1D56" w:rsidRPr="00B25EC0" w:rsidRDefault="004E1D56" w:rsidP="004E1D56">
            <w:pPr>
              <w:contextualSpacing/>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t>Die Five C’s of Cinematography</w:t>
            </w:r>
          </w:p>
        </w:tc>
        <w:tc>
          <w:tcPr>
            <w:tcW w:w="5032" w:type="dxa"/>
          </w:tcPr>
          <w:p w14:paraId="72CA0F5D" w14:textId="77777777" w:rsidR="004E1D56" w:rsidRDefault="004E1D56" w:rsidP="004E1D5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A510A1">
              <w:rPr>
                <w:color w:val="000000" w:themeColor="text1"/>
              </w:rPr>
              <w:t>Die Kinematographie kann grundlegend in die „Five C’s of Cinematography“ unterteilt werden. Die fünf C’s repräsentieren für das Erstellen von Filmen die grundlegenden Aspekte und Techniken, die für eine Narrative benötigt werden.</w:t>
            </w:r>
          </w:p>
          <w:p w14:paraId="4CBC5354" w14:textId="77777777" w:rsidR="004E1D56" w:rsidRPr="00A510A1" w:rsidRDefault="004E1D56" w:rsidP="004E1D5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6FD590C2" w14:textId="77777777" w:rsidR="004E1D56" w:rsidRDefault="004E1D56" w:rsidP="004E1D5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Camera Angles - </w:t>
            </w:r>
            <w:r w:rsidRPr="00A510A1">
              <w:rPr>
                <w:color w:val="000000" w:themeColor="text1"/>
              </w:rPr>
              <w:t xml:space="preserve">Es </w:t>
            </w:r>
            <w:r>
              <w:rPr>
                <w:color w:val="000000" w:themeColor="text1"/>
              </w:rPr>
              <w:t>werden verschiedene Kameraw</w:t>
            </w:r>
            <w:r w:rsidRPr="00A510A1">
              <w:rPr>
                <w:color w:val="000000" w:themeColor="text1"/>
              </w:rPr>
              <w:t xml:space="preserve">inkel verwendet um die Narrative zu unterstützen. Hierbei dient z.B. am Anfang einer Szene eine Weitwinkelaufnahme, welche zur Erfassung der Umgebung einer Person genutzt wird. </w:t>
            </w:r>
          </w:p>
          <w:p w14:paraId="6F1F5B1C" w14:textId="77777777" w:rsidR="004E1D56" w:rsidRDefault="004E1D56" w:rsidP="004E1D5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20F72C19" w14:textId="77777777" w:rsidR="004E1D56" w:rsidRDefault="004E1D56" w:rsidP="004E1D5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Continuity -</w:t>
            </w:r>
            <w:r w:rsidRPr="00A510A1">
              <w:rPr>
                <w:color w:val="000000" w:themeColor="text1"/>
              </w:rPr>
              <w:t xml:space="preserve"> </w:t>
            </w:r>
            <w:r>
              <w:rPr>
                <w:color w:val="000000" w:themeColor="text1"/>
              </w:rPr>
              <w:t xml:space="preserve">Die Kontinuität </w:t>
            </w:r>
            <w:r w:rsidRPr="00A510A1">
              <w:rPr>
                <w:color w:val="000000" w:themeColor="text1"/>
              </w:rPr>
              <w:t xml:space="preserve">muss innerhalb eines Motives eingehalten werden. Die Kontinuität wird </w:t>
            </w:r>
            <w:r w:rsidRPr="00A510A1">
              <w:rPr>
                <w:color w:val="000000" w:themeColor="text1"/>
              </w:rPr>
              <w:lastRenderedPageBreak/>
              <w:t xml:space="preserve">eingehalten, indem innerhalb mehrerer aufeinander folgender Szenen Objekte oder Figuren nicht unnatürlich verändert werden. </w:t>
            </w:r>
          </w:p>
          <w:p w14:paraId="4563765A" w14:textId="77777777" w:rsidR="004E1D56" w:rsidRDefault="004E1D56" w:rsidP="004E1D5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13C0282D" w14:textId="77777777" w:rsidR="004E1D56" w:rsidRDefault="004E1D56" w:rsidP="004E1D5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Cutting</w:t>
            </w:r>
            <w:r w:rsidRPr="00A510A1">
              <w:rPr>
                <w:color w:val="000000" w:themeColor="text1"/>
              </w:rPr>
              <w:t xml:space="preserve"> </w:t>
            </w:r>
            <w:r>
              <w:rPr>
                <w:color w:val="000000" w:themeColor="text1"/>
              </w:rPr>
              <w:t xml:space="preserve">- </w:t>
            </w:r>
            <w:r w:rsidRPr="00A510A1">
              <w:rPr>
                <w:color w:val="000000" w:themeColor="text1"/>
              </w:rPr>
              <w:t>Der Schnitt bezeichnet die Reihenfolge mehrerer unterschiedlicher Aufnahmen dahin anzupassen, dass die einzelnen Szenen fließend ineinander übergehen. Die Intention hierbei ist, dass der Betrachter das Geschehen natürlich ver</w:t>
            </w:r>
            <w:r>
              <w:rPr>
                <w:color w:val="000000" w:themeColor="text1"/>
              </w:rPr>
              <w:t>folgen kann.</w:t>
            </w:r>
          </w:p>
          <w:p w14:paraId="4DD1F2C8" w14:textId="77777777" w:rsidR="004E1D56" w:rsidRDefault="004E1D56" w:rsidP="004E1D5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0A5BB17C" w14:textId="77777777" w:rsidR="004E1D56" w:rsidRDefault="004E1D56" w:rsidP="004E1D5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Close-Ups –</w:t>
            </w:r>
            <w:r w:rsidRPr="00A510A1">
              <w:rPr>
                <w:color w:val="000000" w:themeColor="text1"/>
              </w:rPr>
              <w:t xml:space="preserve"> </w:t>
            </w:r>
            <w:r>
              <w:rPr>
                <w:color w:val="000000" w:themeColor="text1"/>
              </w:rPr>
              <w:t xml:space="preserve">Es </w:t>
            </w:r>
            <w:r w:rsidRPr="00A510A1">
              <w:rPr>
                <w:color w:val="000000" w:themeColor="text1"/>
              </w:rPr>
              <w:t xml:space="preserve">sind detaillierte Aufnahmen eines Motives. Dadurch werden kleine Details größer und sichtbarer dargestellt und die Aufmerksamkeit gezielter auf ein bestimmtes Objekt gelegt. Aufnahmen können in eine Nahaufnahme führen oder sich auch wieder entfernen. </w:t>
            </w:r>
          </w:p>
          <w:p w14:paraId="7AB498D1" w14:textId="77777777" w:rsidR="004E1D56" w:rsidRDefault="004E1D56" w:rsidP="004E1D5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7D5781A8" w14:textId="77777777" w:rsidR="004E1D56" w:rsidRDefault="004E1D56" w:rsidP="004E1D56">
            <w:pPr>
              <w:cnfStyle w:val="000000100000" w:firstRow="0" w:lastRow="0" w:firstColumn="0" w:lastColumn="0" w:oddVBand="0" w:evenVBand="0" w:oddHBand="1" w:evenHBand="0" w:firstRowFirstColumn="0" w:firstRowLastColumn="0" w:lastRowFirstColumn="0" w:lastRowLastColumn="0"/>
            </w:pPr>
            <w:r w:rsidRPr="00C72785">
              <w:t>Composition - Und der letzte Aspekt die Zusammensetzung beschreibt die Anordnung und Verwendung visueller Elemente wie z.B. den Raum, die Farben, sowie den Anteil von Licht und Dunkel.</w:t>
            </w:r>
          </w:p>
          <w:p w14:paraId="2116146D" w14:textId="77777777" w:rsidR="004E1D56" w:rsidRDefault="004E1D56" w:rsidP="004E1D56">
            <w:pPr>
              <w:cnfStyle w:val="000000100000" w:firstRow="0" w:lastRow="0" w:firstColumn="0" w:lastColumn="0" w:oddVBand="0" w:evenVBand="0" w:oddHBand="1" w:evenHBand="0" w:firstRowFirstColumn="0" w:firstRowLastColumn="0" w:lastRowFirstColumn="0" w:lastRowLastColumn="0"/>
            </w:pPr>
          </w:p>
          <w:p w14:paraId="671A5FF4" w14:textId="77777777" w:rsidR="004E1D56" w:rsidRPr="00607225" w:rsidRDefault="00B4389B" w:rsidP="004E1D56">
            <w:pPr>
              <w:cnfStyle w:val="000000100000" w:firstRow="0" w:lastRow="0" w:firstColumn="0" w:lastColumn="0" w:oddVBand="0" w:evenVBand="0" w:oddHBand="1" w:evenHBand="0" w:firstRowFirstColumn="0" w:firstRowLastColumn="0" w:lastRowFirstColumn="0" w:lastRowLastColumn="0"/>
            </w:pPr>
            <w:sdt>
              <w:sdtPr>
                <w:alias w:val="Don't edit this field"/>
                <w:tag w:val="CitaviPlaceholder#329eb4d5-1d6d-4a90-80f5-44e5c3fcc9c6"/>
                <w:id w:val="-1892260806"/>
                <w:placeholder>
                  <w:docPart w:val="F41CDD001CCD48F7A1A2F30E3EA1B328"/>
                </w:placeholder>
              </w:sdtPr>
              <w:sdtEndPr/>
              <w:sdtContent>
                <w:r w:rsidR="004E1D56">
                  <w:fldChar w:fldCharType="begin"/>
                </w:r>
                <w:r w:rsidR="004E1D56">
                  <w:instrText>ADDIN CitaviPlaceholder{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}</w:instrText>
                </w:r>
                <w:r w:rsidR="004E1D56">
                  <w:fldChar w:fldCharType="separate"/>
                </w:r>
                <w:r w:rsidR="004E1D56">
                  <w:t>(Mascelli 1998, S. 8–9)</w:t>
                </w:r>
                <w:r w:rsidR="004E1D56">
                  <w:fldChar w:fldCharType="end"/>
                </w:r>
              </w:sdtContent>
            </w:sdt>
          </w:p>
          <w:p w14:paraId="79E002FB" w14:textId="77777777" w:rsidR="004E1D56" w:rsidRPr="00B25EC0" w:rsidRDefault="004E1D56" w:rsidP="004E1D5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3141" w:type="dxa"/>
          </w:tcPr>
          <w:p w14:paraId="21DF543E" w14:textId="77777777" w:rsidR="004E1D56" w:rsidRPr="001F7C85" w:rsidRDefault="004F0552" w:rsidP="004E1D56">
            <w:pPr>
              <w:contextualSpacing/>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lastRenderedPageBreak/>
              <w:t>Drag and Drop</w:t>
            </w:r>
          </w:p>
          <w:p w14:paraId="0FAF8826"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FFFFFF" w:themeColor="background1"/>
                <w:shd w:val="clear" w:color="auto" w:fill="00BC3F"/>
              </w:rPr>
            </w:pPr>
          </w:p>
          <w:p w14:paraId="5C06C111" w14:textId="77777777" w:rsidR="004F4BCC" w:rsidRPr="003F5B88"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FFFFFF" w:themeColor="background1"/>
                <w:shd w:val="clear" w:color="auto" w:fill="00F251"/>
              </w:rPr>
            </w:pPr>
            <w:r w:rsidRPr="005F338D">
              <w:rPr>
                <w:color w:val="FFFFFF" w:themeColor="background1"/>
                <w:shd w:val="clear" w:color="auto" w:fill="00BC3F"/>
              </w:rPr>
              <w:t>FRAGE</w:t>
            </w:r>
            <w:r>
              <w:rPr>
                <w:color w:val="FFFFFF" w:themeColor="background1"/>
                <w:shd w:val="clear" w:color="auto" w:fill="00F251"/>
              </w:rPr>
              <w:t xml:space="preserve">     </w:t>
            </w:r>
          </w:p>
          <w:p w14:paraId="0A2989E9" w14:textId="77777777" w:rsidR="004E1D56" w:rsidRPr="00B25EC0" w:rsidRDefault="004E1D56" w:rsidP="004E1D5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3841" w:type="dxa"/>
          </w:tcPr>
          <w:p w14:paraId="769C7639" w14:textId="77777777" w:rsidR="004E1D56" w:rsidRDefault="004E1D56" w:rsidP="004E1D56">
            <w:pPr>
              <w:contextualSpacing/>
              <w:cnfStyle w:val="000000100000" w:firstRow="0" w:lastRow="0" w:firstColumn="0" w:lastColumn="0" w:oddVBand="0" w:evenVBand="0" w:oddHBand="1" w:evenHBand="0" w:firstRowFirstColumn="0" w:firstRowLastColumn="0" w:lastRowFirstColumn="0" w:lastRowLastColumn="0"/>
              <w:rPr>
                <w:b/>
                <w:color w:val="000000" w:themeColor="text1"/>
                <w:lang w:val="en-US"/>
              </w:rPr>
            </w:pPr>
            <w:r w:rsidRPr="004972DB">
              <w:rPr>
                <w:b/>
                <w:color w:val="000000" w:themeColor="text1"/>
                <w:lang w:val="en-US"/>
              </w:rPr>
              <w:t>Bilder:</w:t>
            </w:r>
          </w:p>
          <w:p w14:paraId="6B706CF4" w14:textId="77777777" w:rsidR="004E1D56" w:rsidRPr="00402EC1" w:rsidRDefault="001D07C6" w:rsidP="004E1D56">
            <w:pPr>
              <w:contextualSpacing/>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01-10-S03</w:t>
            </w:r>
            <w:r w:rsidR="00CC3B15">
              <w:rPr>
                <w:color w:val="000000" w:themeColor="text1"/>
                <w:lang w:val="en-US"/>
              </w:rPr>
              <w:t>_</w:t>
            </w:r>
            <w:r w:rsidRPr="00402EC1">
              <w:rPr>
                <w:color w:val="000000" w:themeColor="text1"/>
                <w:lang w:val="en-US"/>
              </w:rPr>
              <w:t>B1</w:t>
            </w:r>
          </w:p>
          <w:p w14:paraId="5310BD68" w14:textId="77777777" w:rsidR="004E1D56" w:rsidRDefault="004F0552" w:rsidP="004E1D5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D23FDE">
              <w:rPr>
                <w:b/>
                <w:noProof/>
                <w:color w:val="000000" w:themeColor="text1"/>
                <w:lang w:eastAsia="de-DE"/>
              </w:rPr>
              <w:drawing>
                <wp:inline distT="0" distB="0" distL="0" distR="0" wp14:anchorId="3D3CB49E" wp14:editId="5CE9E1DF">
                  <wp:extent cx="823352" cy="530604"/>
                  <wp:effectExtent l="0" t="0" r="0" b="3175"/>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23352" cy="530604"/>
                          </a:xfrm>
                          <a:prstGeom prst="rect">
                            <a:avLst/>
                          </a:prstGeom>
                          <a:noFill/>
                          <a:ln>
                            <a:noFill/>
                          </a:ln>
                        </pic:spPr>
                      </pic:pic>
                    </a:graphicData>
                  </a:graphic>
                </wp:inline>
              </w:drawing>
            </w:r>
          </w:p>
          <w:p w14:paraId="443F26DB" w14:textId="77777777" w:rsidR="004E1D56" w:rsidRDefault="004F0552" w:rsidP="004E1D5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tock Foto 1</w:t>
            </w:r>
            <w:r w:rsidR="004E1D56">
              <w:rPr>
                <w:color w:val="000000" w:themeColor="text1"/>
              </w:rPr>
              <w:t xml:space="preserve"> passend zu den Fünf C</w:t>
            </w:r>
            <w:r w:rsidR="001D07C6">
              <w:rPr>
                <w:color w:val="000000" w:themeColor="text1"/>
              </w:rPr>
              <w:t>’</w:t>
            </w:r>
            <w:r w:rsidR="004E1D56">
              <w:rPr>
                <w:color w:val="000000" w:themeColor="text1"/>
              </w:rPr>
              <w:t>s</w:t>
            </w:r>
          </w:p>
          <w:p w14:paraId="45C284DD" w14:textId="77777777" w:rsidR="001D07C6" w:rsidRDefault="001D07C6" w:rsidP="004E1D5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526FDBF0" w14:textId="77777777" w:rsidR="001D07C6" w:rsidRPr="00402EC1" w:rsidRDefault="001D07C6" w:rsidP="001D07C6">
            <w:pPr>
              <w:contextualSpacing/>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01-10-S03</w:t>
            </w:r>
            <w:r w:rsidRPr="00402EC1">
              <w:rPr>
                <w:color w:val="000000" w:themeColor="text1"/>
                <w:lang w:val="en-US"/>
              </w:rPr>
              <w:t>_</w:t>
            </w:r>
            <w:r>
              <w:rPr>
                <w:color w:val="000000" w:themeColor="text1"/>
                <w:lang w:val="en-US"/>
              </w:rPr>
              <w:t>B2</w:t>
            </w:r>
          </w:p>
          <w:p w14:paraId="2855753C" w14:textId="77777777" w:rsidR="001D07C6" w:rsidRDefault="001D07C6" w:rsidP="001D07C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D23FDE">
              <w:rPr>
                <w:b/>
                <w:noProof/>
                <w:color w:val="000000" w:themeColor="text1"/>
                <w:lang w:eastAsia="de-DE"/>
              </w:rPr>
              <w:drawing>
                <wp:inline distT="0" distB="0" distL="0" distR="0" wp14:anchorId="138B0500" wp14:editId="574B946F">
                  <wp:extent cx="823352" cy="530604"/>
                  <wp:effectExtent l="0" t="0" r="0" b="3175"/>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23352" cy="530604"/>
                          </a:xfrm>
                          <a:prstGeom prst="rect">
                            <a:avLst/>
                          </a:prstGeom>
                          <a:noFill/>
                          <a:ln>
                            <a:noFill/>
                          </a:ln>
                        </pic:spPr>
                      </pic:pic>
                    </a:graphicData>
                  </a:graphic>
                </wp:inline>
              </w:drawing>
            </w:r>
          </w:p>
          <w:p w14:paraId="717F399D" w14:textId="77777777" w:rsidR="001D07C6" w:rsidRDefault="001D07C6" w:rsidP="001D07C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tock Foto 2 passend zu den Fünf C’s</w:t>
            </w:r>
          </w:p>
          <w:p w14:paraId="38D22C6E" w14:textId="77777777" w:rsidR="001D07C6" w:rsidRDefault="001D07C6" w:rsidP="001D07C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71FF3D1E" w14:textId="77777777" w:rsidR="001D07C6" w:rsidRPr="00402EC1" w:rsidRDefault="001D07C6" w:rsidP="001D07C6">
            <w:pPr>
              <w:contextualSpacing/>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01-10-S03</w:t>
            </w:r>
            <w:r w:rsidR="00CC3B15">
              <w:rPr>
                <w:color w:val="000000" w:themeColor="text1"/>
                <w:lang w:val="en-US"/>
              </w:rPr>
              <w:t>_</w:t>
            </w:r>
            <w:r>
              <w:rPr>
                <w:color w:val="000000" w:themeColor="text1"/>
                <w:lang w:val="en-US"/>
              </w:rPr>
              <w:t>B3</w:t>
            </w:r>
          </w:p>
          <w:p w14:paraId="67D89AD6" w14:textId="77777777" w:rsidR="001D07C6" w:rsidRDefault="001D07C6" w:rsidP="001D07C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D23FDE">
              <w:rPr>
                <w:b/>
                <w:noProof/>
                <w:color w:val="000000" w:themeColor="text1"/>
                <w:lang w:eastAsia="de-DE"/>
              </w:rPr>
              <w:lastRenderedPageBreak/>
              <w:drawing>
                <wp:inline distT="0" distB="0" distL="0" distR="0" wp14:anchorId="098A5273" wp14:editId="1A89BD60">
                  <wp:extent cx="823352" cy="530604"/>
                  <wp:effectExtent l="0" t="0" r="0" b="3175"/>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23352" cy="530604"/>
                          </a:xfrm>
                          <a:prstGeom prst="rect">
                            <a:avLst/>
                          </a:prstGeom>
                          <a:noFill/>
                          <a:ln>
                            <a:noFill/>
                          </a:ln>
                        </pic:spPr>
                      </pic:pic>
                    </a:graphicData>
                  </a:graphic>
                </wp:inline>
              </w:drawing>
            </w:r>
          </w:p>
          <w:p w14:paraId="7BB8F628" w14:textId="77777777" w:rsidR="001D07C6" w:rsidRDefault="001D07C6" w:rsidP="001D07C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tock Foto 3 passend zu den Fünf C’s</w:t>
            </w:r>
          </w:p>
          <w:p w14:paraId="01C84463" w14:textId="77777777" w:rsidR="001D07C6" w:rsidRDefault="001D07C6" w:rsidP="001D07C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7AF43425" w14:textId="77777777" w:rsidR="001D07C6" w:rsidRPr="00402EC1" w:rsidRDefault="001D07C6" w:rsidP="001D07C6">
            <w:pPr>
              <w:contextualSpacing/>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01-10-S03</w:t>
            </w:r>
            <w:r w:rsidR="00CC3B15">
              <w:rPr>
                <w:color w:val="000000" w:themeColor="text1"/>
                <w:lang w:val="en-US"/>
              </w:rPr>
              <w:t>_</w:t>
            </w:r>
            <w:r>
              <w:rPr>
                <w:color w:val="000000" w:themeColor="text1"/>
                <w:lang w:val="en-US"/>
              </w:rPr>
              <w:t>B4</w:t>
            </w:r>
          </w:p>
          <w:p w14:paraId="058179C4" w14:textId="77777777" w:rsidR="001D07C6" w:rsidRDefault="001D07C6" w:rsidP="001D07C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D23FDE">
              <w:rPr>
                <w:b/>
                <w:noProof/>
                <w:color w:val="000000" w:themeColor="text1"/>
                <w:lang w:eastAsia="de-DE"/>
              </w:rPr>
              <w:drawing>
                <wp:inline distT="0" distB="0" distL="0" distR="0" wp14:anchorId="3132DD2C" wp14:editId="075BBDE6">
                  <wp:extent cx="823352" cy="530604"/>
                  <wp:effectExtent l="0" t="0" r="0" b="3175"/>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23352" cy="530604"/>
                          </a:xfrm>
                          <a:prstGeom prst="rect">
                            <a:avLst/>
                          </a:prstGeom>
                          <a:noFill/>
                          <a:ln>
                            <a:noFill/>
                          </a:ln>
                        </pic:spPr>
                      </pic:pic>
                    </a:graphicData>
                  </a:graphic>
                </wp:inline>
              </w:drawing>
            </w:r>
          </w:p>
          <w:p w14:paraId="5329043B" w14:textId="77777777" w:rsidR="001D07C6" w:rsidRPr="00B25EC0" w:rsidRDefault="001D07C6" w:rsidP="001D07C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tock Foto 4 passend zu den Fünf C‘s</w:t>
            </w:r>
          </w:p>
        </w:tc>
      </w:tr>
      <w:tr w:rsidR="004F4BCC" w:rsidRPr="00B25EC0" w14:paraId="0246A5A1" w14:textId="77777777" w:rsidTr="004F4BCC">
        <w:trPr>
          <w:trHeight w:val="340"/>
        </w:trPr>
        <w:tc>
          <w:tcPr>
            <w:cnfStyle w:val="001000000000" w:firstRow="0" w:lastRow="0" w:firstColumn="1" w:lastColumn="0" w:oddVBand="0" w:evenVBand="0" w:oddHBand="0" w:evenHBand="0" w:firstRowFirstColumn="0" w:firstRowLastColumn="0" w:lastRowFirstColumn="0" w:lastRowLastColumn="0"/>
            <w:tcW w:w="617" w:type="dxa"/>
          </w:tcPr>
          <w:p w14:paraId="3BE20385" w14:textId="77777777" w:rsidR="004F4BCC" w:rsidRPr="00B25EC0" w:rsidRDefault="004F4BCC" w:rsidP="004F4BCC">
            <w:pPr>
              <w:contextualSpacing/>
              <w:jc w:val="center"/>
              <w:rPr>
                <w:color w:val="000000" w:themeColor="text1"/>
              </w:rPr>
            </w:pPr>
            <w:r w:rsidRPr="00B25EC0">
              <w:rPr>
                <w:color w:val="000000" w:themeColor="text1"/>
              </w:rPr>
              <w:lastRenderedPageBreak/>
              <w:t>4</w:t>
            </w:r>
          </w:p>
        </w:tc>
        <w:tc>
          <w:tcPr>
            <w:tcW w:w="2111" w:type="dxa"/>
          </w:tcPr>
          <w:p w14:paraId="68ADE8AB" w14:textId="77777777" w:rsidR="004F4BCC" w:rsidRPr="00CC3B15" w:rsidRDefault="004F4BCC" w:rsidP="004F4BCC">
            <w:pPr>
              <w:contextualSpacing/>
              <w:cnfStyle w:val="000000000000" w:firstRow="0" w:lastRow="0" w:firstColumn="0" w:lastColumn="0" w:oddVBand="0" w:evenVBand="0" w:oddHBand="0" w:evenHBand="0" w:firstRowFirstColumn="0" w:firstRowLastColumn="0" w:lastRowFirstColumn="0" w:lastRowLastColumn="0"/>
              <w:rPr>
                <w:b/>
                <w:color w:val="000000" w:themeColor="text1"/>
              </w:rPr>
            </w:pPr>
            <w:r w:rsidRPr="00CC3B15">
              <w:rPr>
                <w:b/>
                <w:color w:val="000000" w:themeColor="text1"/>
              </w:rPr>
              <w:t>Die Erste Person wird auch als Erste-Person-Perspektive oder Egoperspektive bezeichnet. Es wird die Szene aus der Perspektive einer virtuellen Person dargestellt und gesteuert.</w:t>
            </w:r>
          </w:p>
        </w:tc>
        <w:tc>
          <w:tcPr>
            <w:tcW w:w="5032" w:type="dxa"/>
          </w:tcPr>
          <w:p w14:paraId="72C3E2C7" w14:textId="77777777" w:rsidR="004F4BCC" w:rsidRPr="003B626E" w:rsidRDefault="004F4BCC" w:rsidP="004F4BCC">
            <w:pPr>
              <w:contextualSpacing/>
              <w:cnfStyle w:val="000000000000" w:firstRow="0" w:lastRow="0" w:firstColumn="0" w:lastColumn="0" w:oddVBand="0" w:evenVBand="0" w:oddHBand="0" w:evenHBand="0" w:firstRowFirstColumn="0" w:firstRowLastColumn="0" w:lastRowFirstColumn="0" w:lastRowLastColumn="0"/>
            </w:pPr>
            <w:r w:rsidRPr="00CC3B15">
              <w:rPr>
                <w:color w:val="000000" w:themeColor="text1"/>
              </w:rPr>
              <w:t>Die Kamera ist an den Anwender gebunden und stellt die Szene demzufolge in einer Ich-Form dar. Daraus folgend ist die Bewegung der Kamera eingeschränkt abhängig der Bewegungsmöglichkeiten der Spielfigur. Die Perspektive wird meistens in der Kombination mit einer direkten Ste</w:t>
            </w:r>
            <w:r>
              <w:rPr>
                <w:color w:val="000000" w:themeColor="text1"/>
              </w:rPr>
              <w:t>uerung verwendet</w:t>
            </w:r>
            <w:r w:rsidRPr="003B626E">
              <w:t xml:space="preserve"> </w:t>
            </w:r>
            <w:sdt>
              <w:sdtPr>
                <w:alias w:val="Don't edit this field"/>
                <w:tag w:val="CitaviPlaceholder#a0fce704-8ce9-499e-8dda-2a09f668468a"/>
                <w:id w:val="1311376269"/>
                <w:placeholder>
                  <w:docPart w:val="C3D6787AF6C741AA89564621B560CFFC"/>
                </w:placeholder>
              </w:sdtPr>
              <w:sdtEndPr/>
              <w:sdtContent>
                <w:r>
                  <w:fldChar w:fldCharType="begin"/>
                </w:r>
                <w:r>
                  <w:instrText>ADDIN CitaviPlaceholder{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}</w:instrText>
                </w:r>
                <w:r>
                  <w:fldChar w:fldCharType="separate"/>
                </w:r>
                <w:r>
                  <w:t>(Helbing 2004, S. 32)</w:t>
                </w:r>
                <w:r>
                  <w:fldChar w:fldCharType="end"/>
                </w:r>
              </w:sdtContent>
            </w:sdt>
            <w:r>
              <w:t>.</w:t>
            </w:r>
          </w:p>
          <w:p w14:paraId="5FDFD365"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p>
          <w:p w14:paraId="28BDA122"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CC3B15">
              <w:rPr>
                <w:color w:val="000000" w:themeColor="text1"/>
              </w:rPr>
              <w:t xml:space="preserve">Ebenso bietet die Erste Person eine große Immersion für den Anwender. Welche insbesondere durch die freie Perspektivausrichtung gewonnen wird. Bei interaktiven Anwendungen und Spielen bevorzugen </w:t>
            </w:r>
            <w:r w:rsidRPr="00CC3B15">
              <w:rPr>
                <w:color w:val="000000" w:themeColor="text1"/>
              </w:rPr>
              <w:lastRenderedPageBreak/>
              <w:t>potenziell erfahr</w:t>
            </w:r>
            <w:r>
              <w:rPr>
                <w:color w:val="000000" w:themeColor="text1"/>
              </w:rPr>
              <w:t xml:space="preserve">enere Anwender die Erste Person </w:t>
            </w:r>
            <w:sdt>
              <w:sdtPr>
                <w:alias w:val="Don't edit this field"/>
                <w:tag w:val="CitaviPlaceholder#ff2dfe76-abf1-4a76-a76f-ef110c5a87af"/>
                <w:id w:val="1943109797"/>
                <w:placeholder>
                  <w:docPart w:val="200973ECABC342D19E2B22D078E56D8B"/>
                </w:placeholder>
              </w:sdtPr>
              <w:sdtEndPr/>
              <w:sdtContent>
                <w:r>
                  <w:fldChar w:fldCharType="begin"/>
                </w:r>
                <w:r>
                  <w:instrText>ADDIN CitaviPlaceholder{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}</w:instrText>
                </w:r>
                <w:r>
                  <w:fldChar w:fldCharType="separate"/>
                </w:r>
                <w:r>
                  <w:t>(Denisova und Cairns 2015, S. 147–148)</w:t>
                </w:r>
                <w:r>
                  <w:fldChar w:fldCharType="end"/>
                </w:r>
                <w:r>
                  <w:t>.</w:t>
                </w:r>
              </w:sdtContent>
            </w:sdt>
          </w:p>
          <w:p w14:paraId="0DDB6E38" w14:textId="77777777" w:rsidR="004F4BCC" w:rsidRPr="00A72054"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3141" w:type="dxa"/>
          </w:tcPr>
          <w:p w14:paraId="36201E28" w14:textId="77777777" w:rsidR="004F4BCC" w:rsidRPr="00CC3B15" w:rsidRDefault="004F4BCC" w:rsidP="004F4BCC">
            <w:pPr>
              <w:spacing w:after="160" w:line="259" w:lineRule="auto"/>
              <w:contextualSpacing/>
              <w:cnfStyle w:val="000000000000" w:firstRow="0" w:lastRow="0" w:firstColumn="0" w:lastColumn="0" w:oddVBand="0" w:evenVBand="0" w:oddHBand="0" w:evenHBand="0" w:firstRowFirstColumn="0" w:firstRowLastColumn="0" w:lastRowFirstColumn="0" w:lastRowLastColumn="0"/>
              <w:rPr>
                <w:b/>
                <w:color w:val="000000" w:themeColor="text1"/>
              </w:rPr>
            </w:pPr>
            <w:r w:rsidRPr="00CC3B15">
              <w:rPr>
                <w:b/>
                <w:color w:val="000000" w:themeColor="text1"/>
              </w:rPr>
              <w:lastRenderedPageBreak/>
              <w:t xml:space="preserve">Landscape </w:t>
            </w:r>
            <w:r>
              <w:rPr>
                <w:b/>
                <w:color w:val="000000" w:themeColor="text1"/>
              </w:rPr>
              <w:t>Oben</w:t>
            </w:r>
          </w:p>
          <w:p w14:paraId="0931A6C6" w14:textId="77777777" w:rsidR="004F4BCC" w:rsidRPr="00CC3B15" w:rsidRDefault="004F4BCC" w:rsidP="004F4BCC">
            <w:pPr>
              <w:spacing w:after="160" w:line="259" w:lineRule="auto"/>
              <w:contextualSpacing/>
              <w:cnfStyle w:val="000000000000" w:firstRow="0" w:lastRow="0" w:firstColumn="0" w:lastColumn="0" w:oddVBand="0" w:evenVBand="0" w:oddHBand="0" w:evenHBand="0" w:firstRowFirstColumn="0" w:firstRowLastColumn="0" w:lastRowFirstColumn="0" w:lastRowLastColumn="0"/>
              <w:rPr>
                <w:b/>
                <w:color w:val="C00000"/>
              </w:rPr>
            </w:pPr>
            <w:r w:rsidRPr="00CC3B15">
              <w:rPr>
                <w:b/>
                <w:color w:val="C00000"/>
              </w:rPr>
              <w:t>180 ÜB</w:t>
            </w:r>
          </w:p>
          <w:p w14:paraId="50D79CEC" w14:textId="77777777" w:rsidR="004F4BCC" w:rsidRPr="00CC3B15" w:rsidRDefault="004F4BCC" w:rsidP="004F4BCC">
            <w:pPr>
              <w:spacing w:after="160" w:line="259" w:lineRule="auto"/>
              <w:contextualSpacing/>
              <w:cnfStyle w:val="000000000000" w:firstRow="0" w:lastRow="0" w:firstColumn="0" w:lastColumn="0" w:oddVBand="0" w:evenVBand="0" w:oddHBand="0" w:evenHBand="0" w:firstRowFirstColumn="0" w:firstRowLastColumn="0" w:lastRowFirstColumn="0" w:lastRowLastColumn="0"/>
              <w:rPr>
                <w:color w:val="C00000"/>
              </w:rPr>
            </w:pPr>
            <w:r>
              <w:rPr>
                <w:color w:val="C00000"/>
              </w:rPr>
              <w:t>6</w:t>
            </w:r>
            <w:r w:rsidRPr="00CC3B15">
              <w:rPr>
                <w:color w:val="C00000"/>
              </w:rPr>
              <w:t>50 Text</w:t>
            </w:r>
          </w:p>
          <w:p w14:paraId="7AABDCE7" w14:textId="77777777" w:rsidR="004F4BCC" w:rsidRPr="00CC3B15" w:rsidRDefault="004F4BCC" w:rsidP="004F4BCC">
            <w:pPr>
              <w:spacing w:after="160" w:line="259" w:lineRule="auto"/>
              <w:contextualSpacing/>
              <w:cnfStyle w:val="000000000000" w:firstRow="0" w:lastRow="0" w:firstColumn="0" w:lastColumn="0" w:oddVBand="0" w:evenVBand="0" w:oddHBand="0" w:evenHBand="0" w:firstRowFirstColumn="0" w:firstRowLastColumn="0" w:lastRowFirstColumn="0" w:lastRowLastColumn="0"/>
              <w:rPr>
                <w:i/>
                <w:color w:val="C00000"/>
              </w:rPr>
            </w:pPr>
            <w:r>
              <w:rPr>
                <w:i/>
                <w:color w:val="C00000"/>
              </w:rPr>
              <w:t>140</w:t>
            </w:r>
          </w:p>
        </w:tc>
        <w:tc>
          <w:tcPr>
            <w:tcW w:w="3841" w:type="dxa"/>
          </w:tcPr>
          <w:p w14:paraId="2E467B96"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b/>
                <w:color w:val="000000" w:themeColor="text1"/>
                <w:lang w:val="en-US"/>
              </w:rPr>
            </w:pPr>
            <w:r w:rsidRPr="004972DB">
              <w:rPr>
                <w:b/>
                <w:color w:val="000000" w:themeColor="text1"/>
                <w:lang w:val="en-US"/>
              </w:rPr>
              <w:t>Bilder:</w:t>
            </w:r>
          </w:p>
          <w:p w14:paraId="60FFF219" w14:textId="77777777" w:rsidR="004F4BCC" w:rsidRDefault="004F4BCC" w:rsidP="004F4BCC">
            <w:pPr>
              <w:spacing w:after="160" w:line="259"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01-10</w:t>
            </w:r>
            <w:r w:rsidRPr="00522A54">
              <w:rPr>
                <w:color w:val="000000" w:themeColor="text1"/>
                <w:lang w:val="en-US"/>
              </w:rPr>
              <w:t>-S0</w:t>
            </w:r>
            <w:r w:rsidR="004E2459">
              <w:rPr>
                <w:color w:val="000000" w:themeColor="text1"/>
                <w:lang w:val="en-US"/>
              </w:rPr>
              <w:t>4</w:t>
            </w:r>
            <w:r w:rsidRPr="00522A54">
              <w:rPr>
                <w:color w:val="000000" w:themeColor="text1"/>
                <w:lang w:val="en-US"/>
              </w:rPr>
              <w:t>_B1</w:t>
            </w:r>
          </w:p>
          <w:p w14:paraId="55F7834B" w14:textId="77777777" w:rsidR="004F4BCC" w:rsidRDefault="004F4BCC" w:rsidP="004F4BCC">
            <w:pPr>
              <w:spacing w:after="160" w:line="259" w:lineRule="auto"/>
              <w:contextualSpacing/>
              <w:cnfStyle w:val="000000000000" w:firstRow="0" w:lastRow="0" w:firstColumn="0" w:lastColumn="0" w:oddVBand="0" w:evenVBand="0" w:oddHBand="0" w:evenHBand="0" w:firstRowFirstColumn="0" w:firstRowLastColumn="0" w:lastRowFirstColumn="0" w:lastRowLastColumn="0"/>
              <w:rPr>
                <w:b/>
                <w:color w:val="000000" w:themeColor="text1"/>
                <w:lang w:val="en-US"/>
              </w:rPr>
            </w:pPr>
            <w:r w:rsidRPr="00D23FDE">
              <w:rPr>
                <w:b/>
                <w:noProof/>
                <w:color w:val="000000" w:themeColor="text1"/>
                <w:lang w:eastAsia="de-DE"/>
              </w:rPr>
              <w:drawing>
                <wp:inline distT="0" distB="0" distL="0" distR="0" wp14:anchorId="6590DD05" wp14:editId="017BF910">
                  <wp:extent cx="812800" cy="523805"/>
                  <wp:effectExtent l="0" t="0" r="635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823352" cy="530605"/>
                          </a:xfrm>
                          <a:prstGeom prst="rect">
                            <a:avLst/>
                          </a:prstGeom>
                          <a:noFill/>
                          <a:ln>
                            <a:noFill/>
                          </a:ln>
                        </pic:spPr>
                      </pic:pic>
                    </a:graphicData>
                  </a:graphic>
                </wp:inline>
              </w:drawing>
            </w:r>
          </w:p>
          <w:p w14:paraId="1374C8C3" w14:textId="77777777" w:rsidR="004F4BCC" w:rsidRPr="008312DA" w:rsidRDefault="004F4BCC" w:rsidP="004F4BCC">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CC3B15">
              <w:t>Innerhalb vieler Spiele wird die perspektivische Darstellung verstärkt durch die Darstellung von sichtbaren Handbewegungen der Spielfigur.</w:t>
            </w:r>
          </w:p>
        </w:tc>
      </w:tr>
      <w:tr w:rsidR="004F4BCC" w:rsidRPr="004972DB" w14:paraId="28691B9D" w14:textId="77777777" w:rsidTr="004F4BC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7" w:type="dxa"/>
          </w:tcPr>
          <w:p w14:paraId="6B4CBB39" w14:textId="77777777" w:rsidR="004F4BCC" w:rsidRPr="00B25EC0" w:rsidRDefault="004F4BCC" w:rsidP="004F4BCC">
            <w:pPr>
              <w:contextualSpacing/>
              <w:jc w:val="center"/>
              <w:rPr>
                <w:color w:val="000000" w:themeColor="text1"/>
              </w:rPr>
            </w:pPr>
            <w:r>
              <w:rPr>
                <w:color w:val="000000" w:themeColor="text1"/>
              </w:rPr>
              <w:t>5</w:t>
            </w:r>
          </w:p>
        </w:tc>
        <w:tc>
          <w:tcPr>
            <w:tcW w:w="2111" w:type="dxa"/>
          </w:tcPr>
          <w:p w14:paraId="79B75A37" w14:textId="77777777" w:rsidR="004F4BCC" w:rsidRPr="00B25EC0" w:rsidRDefault="004F4BCC" w:rsidP="004F4BCC">
            <w:pPr>
              <w:contextualSpacing/>
              <w:cnfStyle w:val="000000100000" w:firstRow="0" w:lastRow="0" w:firstColumn="0" w:lastColumn="0" w:oddVBand="0" w:evenVBand="0" w:oddHBand="1" w:evenHBand="0" w:firstRowFirstColumn="0" w:firstRowLastColumn="0" w:lastRowFirstColumn="0" w:lastRowLastColumn="0"/>
              <w:rPr>
                <w:b/>
                <w:color w:val="000000" w:themeColor="text1"/>
              </w:rPr>
            </w:pPr>
            <w:r w:rsidRPr="002E2AA2">
              <w:rPr>
                <w:b/>
                <w:color w:val="000000" w:themeColor="text1"/>
              </w:rPr>
              <w:t>Die alternative Perspektive wird als Dritte Person (Dritte-Person-Perspektive) bezeichnet. Hierbei ist die Kamera außerhalb der Spielfigur und kann sich frei bewegen.</w:t>
            </w:r>
          </w:p>
        </w:tc>
        <w:tc>
          <w:tcPr>
            <w:tcW w:w="5032" w:type="dxa"/>
          </w:tcPr>
          <w:p w14:paraId="0A0CDF1A" w14:textId="77777777" w:rsidR="004F4BCC" w:rsidRDefault="004F4BCC" w:rsidP="004F4BCC">
            <w:pPr>
              <w:cnfStyle w:val="000000100000" w:firstRow="0" w:lastRow="0" w:firstColumn="0" w:lastColumn="0" w:oddVBand="0" w:evenVBand="0" w:oddHBand="1" w:evenHBand="0" w:firstRowFirstColumn="0" w:firstRowLastColumn="0" w:lastRowFirstColumn="0" w:lastRowLastColumn="0"/>
              <w:rPr>
                <w:color w:val="000000" w:themeColor="text1"/>
              </w:rPr>
            </w:pPr>
            <w:r w:rsidRPr="002E2AA2">
              <w:t>Eine direkte Kontrolle ist nicht mehr für den Anwender möglich. Im Gegensatz zur Ersten Person ist der Aufwand der Implikation der Dritten Person in ein System deutlich höher. Es muss sichergestellt werden, dass keine Hindernisse oder Verdeckungen auftreten</w:t>
            </w:r>
            <w:r>
              <w:t xml:space="preserve"> </w:t>
            </w:r>
            <w:sdt>
              <w:sdtPr>
                <w:alias w:val="Don't edit this field"/>
                <w:tag w:val="CitaviPlaceholder#9d5da192-06a5-4a8a-bd5e-d52917dbebc3"/>
                <w:id w:val="544795617"/>
                <w:placeholder>
                  <w:docPart w:val="D0A70FDDBC024BD3A7205D49BAD1F529"/>
                </w:placeholder>
              </w:sdtPr>
              <w:sdtEndPr/>
              <w:sdtContent>
                <w:r>
                  <w:fldChar w:fldCharType="begin"/>
                </w:r>
                <w:r>
                  <w:instrText>ADDIN CitaviPlaceholder{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}</w:instrText>
                </w:r>
                <w:r>
                  <w:fldChar w:fldCharType="separate"/>
                </w:r>
                <w:r>
                  <w:t>(Helbing 2004, 32-24)</w:t>
                </w:r>
                <w:r>
                  <w:fldChar w:fldCharType="end"/>
                </w:r>
                <w:r>
                  <w:t>.</w:t>
                </w:r>
              </w:sdtContent>
            </w:sdt>
          </w:p>
          <w:p w14:paraId="2AD7AA4F"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2EAD6594"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2E2AA2">
              <w:rPr>
                <w:color w:val="000000" w:themeColor="text1"/>
              </w:rPr>
              <w:t>Anwendungen verwenden die Dritte Person, wenn ein weites Sichtfeld benötigt wird z.B.</w:t>
            </w:r>
            <w:r w:rsidR="00986DCB">
              <w:rPr>
                <w:color w:val="000000" w:themeColor="text1"/>
              </w:rPr>
              <w:t xml:space="preserve"> </w:t>
            </w:r>
            <w:r w:rsidRPr="002E2AA2">
              <w:rPr>
                <w:color w:val="000000" w:themeColor="text1"/>
              </w:rPr>
              <w:t>für Erkundungen und Interaktionen mit der Umgebung</w:t>
            </w:r>
            <w:r>
              <w:rPr>
                <w:color w:val="000000" w:themeColor="text1"/>
              </w:rPr>
              <w:t xml:space="preserve"> </w:t>
            </w:r>
            <w:sdt>
              <w:sdtPr>
                <w:alias w:val="Don't edit this field"/>
                <w:tag w:val="CitaviPlaceholder#e8164534-71d3-4e7f-9d6d-eedbcce0fa31"/>
                <w:id w:val="-2117270280"/>
                <w:placeholder>
                  <w:docPart w:val="D0A70FDDBC024BD3A7205D49BAD1F529"/>
                </w:placeholder>
              </w:sdtPr>
              <w:sdtEndPr/>
              <w:sdtContent>
                <w:r>
                  <w:fldChar w:fldCharType="begin"/>
                </w:r>
                <w:r>
                  <w:instrText>ADDIN CitaviPlaceholder{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}</w:instrText>
                </w:r>
                <w:r>
                  <w:fldChar w:fldCharType="separate"/>
                </w:r>
                <w:r>
                  <w:t>(Taylor 2002, S. 27–29)</w:t>
                </w:r>
                <w:r>
                  <w:fldChar w:fldCharType="end"/>
                </w:r>
                <w:r>
                  <w:t>.</w:t>
                </w:r>
              </w:sdtContent>
            </w:sdt>
          </w:p>
          <w:p w14:paraId="4D1EA02D"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2E2AA2">
              <w:rPr>
                <w:color w:val="000000" w:themeColor="text1"/>
              </w:rPr>
              <w:t>Dazu ist die Perspektive für unerfahreneren Personen im Umgang mit 3D Szenen geeignet</w:t>
            </w:r>
            <w:r>
              <w:rPr>
                <w:color w:val="000000" w:themeColor="text1"/>
              </w:rPr>
              <w:t xml:space="preserve"> </w:t>
            </w:r>
            <w:sdt>
              <w:sdtPr>
                <w:alias w:val="Don't edit this field"/>
                <w:tag w:val="CitaviPlaceholder#ff2dfe76-abf1-4a76-a76f-ef110c5a87af"/>
                <w:id w:val="-187837403"/>
                <w:placeholder>
                  <w:docPart w:val="D0A70FDDBC024BD3A7205D49BAD1F529"/>
                </w:placeholder>
              </w:sdtPr>
              <w:sdtEndPr/>
              <w:sdtContent>
                <w:r>
                  <w:fldChar w:fldCharType="begin"/>
                </w:r>
                <w:r>
                  <w:instrText>ADDIN CitaviPlaceholder{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}</w:instrText>
                </w:r>
                <w:r>
                  <w:fldChar w:fldCharType="separate"/>
                </w:r>
                <w:r>
                  <w:t>(Denisova und Cairns 2015, S. 147–148)</w:t>
                </w:r>
                <w:r>
                  <w:fldChar w:fldCharType="end"/>
                </w:r>
                <w:r>
                  <w:t>.</w:t>
                </w:r>
              </w:sdtContent>
            </w:sdt>
          </w:p>
          <w:p w14:paraId="2AF3CE24" w14:textId="77777777" w:rsidR="004F4BCC" w:rsidRPr="00B25EC0"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3141" w:type="dxa"/>
          </w:tcPr>
          <w:p w14:paraId="66381537" w14:textId="77777777" w:rsidR="004F4BCC" w:rsidRPr="00CC3B15" w:rsidRDefault="004F4BCC" w:rsidP="004F4BCC">
            <w:pPr>
              <w:spacing w:after="160" w:line="259" w:lineRule="auto"/>
              <w:contextualSpacing/>
              <w:cnfStyle w:val="000000100000" w:firstRow="0" w:lastRow="0" w:firstColumn="0" w:lastColumn="0" w:oddVBand="0" w:evenVBand="0" w:oddHBand="1" w:evenHBand="0" w:firstRowFirstColumn="0" w:firstRowLastColumn="0" w:lastRowFirstColumn="0" w:lastRowLastColumn="0"/>
              <w:rPr>
                <w:b/>
                <w:color w:val="000000" w:themeColor="text1"/>
              </w:rPr>
            </w:pPr>
            <w:r w:rsidRPr="00CC3B15">
              <w:rPr>
                <w:b/>
                <w:color w:val="000000" w:themeColor="text1"/>
              </w:rPr>
              <w:t xml:space="preserve">Landscape </w:t>
            </w:r>
            <w:r>
              <w:rPr>
                <w:b/>
                <w:color w:val="000000" w:themeColor="text1"/>
              </w:rPr>
              <w:t>Oben</w:t>
            </w:r>
          </w:p>
          <w:p w14:paraId="1092CC87" w14:textId="77777777" w:rsidR="004F4BCC" w:rsidRPr="00CC3B15" w:rsidRDefault="004F4BCC" w:rsidP="004F4BCC">
            <w:pPr>
              <w:spacing w:after="160" w:line="259" w:lineRule="auto"/>
              <w:contextualSpacing/>
              <w:cnfStyle w:val="000000100000" w:firstRow="0" w:lastRow="0" w:firstColumn="0" w:lastColumn="0" w:oddVBand="0" w:evenVBand="0" w:oddHBand="1" w:evenHBand="0" w:firstRowFirstColumn="0" w:firstRowLastColumn="0" w:lastRowFirstColumn="0" w:lastRowLastColumn="0"/>
              <w:rPr>
                <w:b/>
                <w:color w:val="C00000"/>
              </w:rPr>
            </w:pPr>
            <w:r w:rsidRPr="00CC3B15">
              <w:rPr>
                <w:b/>
                <w:color w:val="C00000"/>
              </w:rPr>
              <w:t>180 ÜB</w:t>
            </w:r>
          </w:p>
          <w:p w14:paraId="6ABD1FF2" w14:textId="77777777" w:rsidR="004F4BCC" w:rsidRPr="00CC3B15" w:rsidRDefault="004F4BCC" w:rsidP="004F4BCC">
            <w:pPr>
              <w:spacing w:after="160" w:line="259" w:lineRule="auto"/>
              <w:contextualSpacing/>
              <w:cnfStyle w:val="000000100000" w:firstRow="0" w:lastRow="0" w:firstColumn="0" w:lastColumn="0" w:oddVBand="0" w:evenVBand="0" w:oddHBand="1" w:evenHBand="0" w:firstRowFirstColumn="0" w:firstRowLastColumn="0" w:lastRowFirstColumn="0" w:lastRowLastColumn="0"/>
              <w:rPr>
                <w:color w:val="C00000"/>
              </w:rPr>
            </w:pPr>
            <w:r>
              <w:rPr>
                <w:color w:val="C00000"/>
              </w:rPr>
              <w:t>6</w:t>
            </w:r>
            <w:r w:rsidRPr="00CC3B15">
              <w:rPr>
                <w:color w:val="C00000"/>
              </w:rPr>
              <w:t>50 Text</w:t>
            </w:r>
          </w:p>
          <w:p w14:paraId="747F7D00" w14:textId="77777777" w:rsidR="004F4BCC" w:rsidRPr="008312DA"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i/>
                <w:color w:val="C00000"/>
              </w:rPr>
              <w:t>140</w:t>
            </w:r>
          </w:p>
        </w:tc>
        <w:tc>
          <w:tcPr>
            <w:tcW w:w="3841" w:type="dxa"/>
          </w:tcPr>
          <w:p w14:paraId="59EB4D07"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b/>
                <w:color w:val="000000" w:themeColor="text1"/>
                <w:lang w:val="en-US"/>
              </w:rPr>
            </w:pPr>
            <w:r w:rsidRPr="004972DB">
              <w:rPr>
                <w:b/>
                <w:color w:val="000000" w:themeColor="text1"/>
                <w:lang w:val="en-US"/>
              </w:rPr>
              <w:t>Bilder:</w:t>
            </w:r>
          </w:p>
          <w:p w14:paraId="32F6F244" w14:textId="77777777" w:rsidR="004F4BCC" w:rsidRPr="00522A54" w:rsidRDefault="004F4BCC" w:rsidP="004F4BCC">
            <w:pPr>
              <w:spacing w:after="160" w:line="259"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01-10</w:t>
            </w:r>
            <w:r w:rsidRPr="00522A54">
              <w:rPr>
                <w:color w:val="000000" w:themeColor="text1"/>
                <w:lang w:val="en-US"/>
              </w:rPr>
              <w:t>-S0</w:t>
            </w:r>
            <w:r w:rsidR="004E2459">
              <w:rPr>
                <w:color w:val="000000" w:themeColor="text1"/>
                <w:lang w:val="en-US"/>
              </w:rPr>
              <w:t>5_</w:t>
            </w:r>
            <w:r w:rsidRPr="00522A54">
              <w:rPr>
                <w:color w:val="000000" w:themeColor="text1"/>
                <w:lang w:val="en-US"/>
              </w:rPr>
              <w:t>B1</w:t>
            </w:r>
          </w:p>
          <w:p w14:paraId="46B8E3AF"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D23FDE">
              <w:rPr>
                <w:b/>
                <w:noProof/>
                <w:color w:val="000000" w:themeColor="text1"/>
                <w:lang w:eastAsia="de-DE"/>
              </w:rPr>
              <w:drawing>
                <wp:inline distT="0" distB="0" distL="0" distR="0" wp14:anchorId="0C0E920A" wp14:editId="26053817">
                  <wp:extent cx="812800" cy="523805"/>
                  <wp:effectExtent l="0" t="0" r="635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823352" cy="530605"/>
                          </a:xfrm>
                          <a:prstGeom prst="rect">
                            <a:avLst/>
                          </a:prstGeom>
                          <a:noFill/>
                          <a:ln>
                            <a:noFill/>
                          </a:ln>
                        </pic:spPr>
                      </pic:pic>
                    </a:graphicData>
                  </a:graphic>
                </wp:inline>
              </w:drawing>
            </w:r>
          </w:p>
          <w:p w14:paraId="3E038744" w14:textId="77777777" w:rsidR="004F4BCC" w:rsidRPr="00B25EC0" w:rsidRDefault="004F4BCC" w:rsidP="004F4BCC">
            <w:pPr>
              <w:cnfStyle w:val="000000100000" w:firstRow="0" w:lastRow="0" w:firstColumn="0" w:lastColumn="0" w:oddVBand="0" w:evenVBand="0" w:oddHBand="1" w:evenHBand="0" w:firstRowFirstColumn="0" w:firstRowLastColumn="0" w:lastRowFirstColumn="0" w:lastRowLastColumn="0"/>
              <w:rPr>
                <w:color w:val="000000" w:themeColor="text1"/>
              </w:rPr>
            </w:pPr>
            <w:r w:rsidRPr="002E2AA2">
              <w:t>In den meisten Fällen begleitet die Kamera die Spielfigur von schräg hinten, dann wird die Kameraposition auch als Schulterperspektive bezeichnet.</w:t>
            </w:r>
          </w:p>
        </w:tc>
      </w:tr>
      <w:tr w:rsidR="004F4BCC" w:rsidRPr="00071B62" w14:paraId="1D131DE0" w14:textId="77777777" w:rsidTr="004F4BCC">
        <w:trPr>
          <w:trHeight w:val="340"/>
        </w:trPr>
        <w:tc>
          <w:tcPr>
            <w:cnfStyle w:val="001000000000" w:firstRow="0" w:lastRow="0" w:firstColumn="1" w:lastColumn="0" w:oddVBand="0" w:evenVBand="0" w:oddHBand="0" w:evenHBand="0" w:firstRowFirstColumn="0" w:firstRowLastColumn="0" w:lastRowFirstColumn="0" w:lastRowLastColumn="0"/>
            <w:tcW w:w="617" w:type="dxa"/>
          </w:tcPr>
          <w:p w14:paraId="63551CB1" w14:textId="77777777" w:rsidR="004F4BCC" w:rsidRDefault="004F4BCC" w:rsidP="004F4BCC">
            <w:pPr>
              <w:contextualSpacing/>
              <w:jc w:val="center"/>
              <w:rPr>
                <w:color w:val="000000" w:themeColor="text1"/>
              </w:rPr>
            </w:pPr>
            <w:r>
              <w:rPr>
                <w:color w:val="000000" w:themeColor="text1"/>
              </w:rPr>
              <w:t>6</w:t>
            </w:r>
          </w:p>
        </w:tc>
        <w:tc>
          <w:tcPr>
            <w:tcW w:w="2111" w:type="dxa"/>
          </w:tcPr>
          <w:p w14:paraId="533A9727" w14:textId="77777777" w:rsidR="004F4BCC" w:rsidRPr="00B25EC0" w:rsidRDefault="004F4BCC" w:rsidP="004F4BCC">
            <w:pPr>
              <w:contextualSpacing/>
              <w:cnfStyle w:val="000000000000" w:firstRow="0" w:lastRow="0" w:firstColumn="0" w:lastColumn="0" w:oddVBand="0" w:evenVBand="0" w:oddHBand="0" w:evenHBand="0" w:firstRowFirstColumn="0" w:firstRowLastColumn="0" w:lastRowFirstColumn="0" w:lastRowLastColumn="0"/>
              <w:rPr>
                <w:b/>
                <w:color w:val="000000" w:themeColor="text1"/>
              </w:rPr>
            </w:pPr>
            <w:r w:rsidRPr="002E2AA2">
              <w:rPr>
                <w:b/>
                <w:color w:val="000000" w:themeColor="text1"/>
              </w:rPr>
              <w:t>Eine weitere alternative Perspektive wird wird auch Obersicht, isometrische Perspektive oder god mode bezeichnet.</w:t>
            </w:r>
          </w:p>
        </w:tc>
        <w:tc>
          <w:tcPr>
            <w:tcW w:w="5032" w:type="dxa"/>
          </w:tcPr>
          <w:p w14:paraId="09C59FBE"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2E2AA2">
              <w:rPr>
                <w:color w:val="000000" w:themeColor="text1"/>
              </w:rPr>
              <w:t>Alternative Betrachtungsformen einer Szene innerhalb des virtuellen Raumes können außerhalb einer festgelegten Personalität sein. Neben einer bodennahen personalisierten Ansicht gibt es die Vogelperspektive. Die Perspektive wird innerhalb von Computerspielen auch als „god view" bezeichnet.</w:t>
            </w:r>
          </w:p>
          <w:p w14:paraId="7D8DF710"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p>
          <w:p w14:paraId="4A4C261C" w14:textId="77777777" w:rsidR="004F4BCC" w:rsidRPr="002E2AA2"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2E2AA2">
              <w:rPr>
                <w:color w:val="000000" w:themeColor="text1"/>
              </w:rPr>
              <w:t>Die Kameraansicht ermöglicht eine Betrachtung oberhalb der Anwendung. Dem Anwender ist es hierbei möglich alle Elemente der virtuellen Welt von dem erhöhten Betrachtungswinkel zu sehen und auszuwählen</w:t>
            </w:r>
            <w:r>
              <w:rPr>
                <w:color w:val="000000" w:themeColor="text1"/>
              </w:rPr>
              <w:t xml:space="preserve"> </w:t>
            </w:r>
            <w:sdt>
              <w:sdtPr>
                <w:alias w:val="Don't edit this field"/>
                <w:tag w:val="CitaviPlaceholder#6a3da0dd-ffe6-48b6-8c85-07161be98668"/>
                <w:id w:val="-522630422"/>
                <w:placeholder>
                  <w:docPart w:val="FFF1A43F103742CFA363FF30EA22BD24"/>
                </w:placeholder>
              </w:sdtPr>
              <w:sdtEndPr/>
              <w:sdtContent>
                <w:r>
                  <w:fldChar w:fldCharType="begin"/>
                </w:r>
                <w:r>
                  <w:instrText>ADDIN CitaviPlaceholder{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}</w:instrText>
                </w:r>
                <w:r>
                  <w:fldChar w:fldCharType="separate"/>
                </w:r>
                <w:r>
                  <w:t>(Taylor 2002, S. 6–9)</w:t>
                </w:r>
                <w:r>
                  <w:fldChar w:fldCharType="end"/>
                </w:r>
                <w:r>
                  <w:t>.</w:t>
                </w:r>
              </w:sdtContent>
            </w:sdt>
          </w:p>
          <w:p w14:paraId="665EDF67" w14:textId="77777777" w:rsidR="004F4BCC" w:rsidRPr="00B25EC0"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3141" w:type="dxa"/>
          </w:tcPr>
          <w:p w14:paraId="60AD6D73" w14:textId="77777777" w:rsidR="004F4BCC" w:rsidRPr="00CC3B15" w:rsidRDefault="004F4BCC" w:rsidP="004F4BCC">
            <w:pPr>
              <w:spacing w:after="160" w:line="259" w:lineRule="auto"/>
              <w:contextualSpacing/>
              <w:cnfStyle w:val="000000000000" w:firstRow="0" w:lastRow="0" w:firstColumn="0" w:lastColumn="0" w:oddVBand="0" w:evenVBand="0" w:oddHBand="0" w:evenHBand="0" w:firstRowFirstColumn="0" w:firstRowLastColumn="0" w:lastRowFirstColumn="0" w:lastRowLastColumn="0"/>
              <w:rPr>
                <w:b/>
                <w:color w:val="000000" w:themeColor="text1"/>
              </w:rPr>
            </w:pPr>
            <w:r w:rsidRPr="00CC3B15">
              <w:rPr>
                <w:b/>
                <w:color w:val="000000" w:themeColor="text1"/>
              </w:rPr>
              <w:t xml:space="preserve">Landscape </w:t>
            </w:r>
            <w:r>
              <w:rPr>
                <w:b/>
                <w:color w:val="000000" w:themeColor="text1"/>
              </w:rPr>
              <w:t>Oben</w:t>
            </w:r>
          </w:p>
          <w:p w14:paraId="784CB85B" w14:textId="77777777" w:rsidR="004F4BCC" w:rsidRPr="00CC3B15" w:rsidRDefault="004F4BCC" w:rsidP="004F4BCC">
            <w:pPr>
              <w:spacing w:after="160" w:line="259" w:lineRule="auto"/>
              <w:contextualSpacing/>
              <w:cnfStyle w:val="000000000000" w:firstRow="0" w:lastRow="0" w:firstColumn="0" w:lastColumn="0" w:oddVBand="0" w:evenVBand="0" w:oddHBand="0" w:evenHBand="0" w:firstRowFirstColumn="0" w:firstRowLastColumn="0" w:lastRowFirstColumn="0" w:lastRowLastColumn="0"/>
              <w:rPr>
                <w:b/>
                <w:color w:val="C00000"/>
              </w:rPr>
            </w:pPr>
            <w:r w:rsidRPr="00CC3B15">
              <w:rPr>
                <w:b/>
                <w:color w:val="C00000"/>
              </w:rPr>
              <w:t>180 ÜB</w:t>
            </w:r>
          </w:p>
          <w:p w14:paraId="32496442" w14:textId="77777777" w:rsidR="004F4BCC" w:rsidRPr="00CC3B15" w:rsidRDefault="004F4BCC" w:rsidP="004F4BCC">
            <w:pPr>
              <w:spacing w:after="160" w:line="259" w:lineRule="auto"/>
              <w:contextualSpacing/>
              <w:cnfStyle w:val="000000000000" w:firstRow="0" w:lastRow="0" w:firstColumn="0" w:lastColumn="0" w:oddVBand="0" w:evenVBand="0" w:oddHBand="0" w:evenHBand="0" w:firstRowFirstColumn="0" w:firstRowLastColumn="0" w:lastRowFirstColumn="0" w:lastRowLastColumn="0"/>
              <w:rPr>
                <w:color w:val="C00000"/>
              </w:rPr>
            </w:pPr>
            <w:r>
              <w:rPr>
                <w:color w:val="C00000"/>
              </w:rPr>
              <w:t>6</w:t>
            </w:r>
            <w:r w:rsidRPr="00CC3B15">
              <w:rPr>
                <w:color w:val="C00000"/>
              </w:rPr>
              <w:t>50 Text</w:t>
            </w:r>
          </w:p>
          <w:p w14:paraId="449812B7" w14:textId="77777777" w:rsidR="004F4BCC" w:rsidRPr="008312DA"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i/>
                <w:color w:val="C00000"/>
              </w:rPr>
              <w:t>140</w:t>
            </w:r>
          </w:p>
        </w:tc>
        <w:tc>
          <w:tcPr>
            <w:tcW w:w="3841" w:type="dxa"/>
          </w:tcPr>
          <w:p w14:paraId="1912CF0C"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b/>
                <w:color w:val="000000" w:themeColor="text1"/>
                <w:lang w:val="en-US"/>
              </w:rPr>
            </w:pPr>
            <w:r w:rsidRPr="004972DB">
              <w:rPr>
                <w:b/>
                <w:color w:val="000000" w:themeColor="text1"/>
                <w:lang w:val="en-US"/>
              </w:rPr>
              <w:t>Bilder:</w:t>
            </w:r>
          </w:p>
          <w:p w14:paraId="019DCDAA" w14:textId="77777777" w:rsidR="004F4BCC" w:rsidRPr="00522A54" w:rsidRDefault="004E2459" w:rsidP="004F4BCC">
            <w:pPr>
              <w:spacing w:after="160" w:line="259"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01-10-S06</w:t>
            </w:r>
            <w:r w:rsidR="004F4BCC" w:rsidRPr="00522A54">
              <w:rPr>
                <w:color w:val="000000" w:themeColor="text1"/>
                <w:lang w:val="en-US"/>
              </w:rPr>
              <w:t>_B1</w:t>
            </w:r>
          </w:p>
          <w:p w14:paraId="1DE79F1E"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D23FDE">
              <w:rPr>
                <w:b/>
                <w:noProof/>
                <w:color w:val="000000" w:themeColor="text1"/>
                <w:lang w:eastAsia="de-DE"/>
              </w:rPr>
              <w:drawing>
                <wp:inline distT="0" distB="0" distL="0" distR="0" wp14:anchorId="3145A103" wp14:editId="573EB955">
                  <wp:extent cx="812800" cy="523805"/>
                  <wp:effectExtent l="0" t="0" r="635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823352" cy="530605"/>
                          </a:xfrm>
                          <a:prstGeom prst="rect">
                            <a:avLst/>
                          </a:prstGeom>
                          <a:noFill/>
                          <a:ln>
                            <a:noFill/>
                          </a:ln>
                        </pic:spPr>
                      </pic:pic>
                    </a:graphicData>
                  </a:graphic>
                </wp:inline>
              </w:drawing>
            </w:r>
          </w:p>
          <w:p w14:paraId="59D009C1" w14:textId="77777777" w:rsidR="004F4BCC" w:rsidRPr="00B25EC0" w:rsidRDefault="004F4BCC" w:rsidP="004F4BCC">
            <w:pPr>
              <w:cnfStyle w:val="000000000000" w:firstRow="0" w:lastRow="0" w:firstColumn="0" w:lastColumn="0" w:oddVBand="0" w:evenVBand="0" w:oddHBand="0" w:evenHBand="0" w:firstRowFirstColumn="0" w:firstRowLastColumn="0" w:lastRowFirstColumn="0" w:lastRowLastColumn="0"/>
              <w:rPr>
                <w:color w:val="000000" w:themeColor="text1"/>
              </w:rPr>
            </w:pPr>
            <w:r w:rsidRPr="002E2AA2">
              <w:t>Die Obersicht wird bei Aufbausimulationen verwendet. In den meisten Fällen ist die Kamera hierbei fest auf eine isom</w:t>
            </w:r>
            <w:r>
              <w:t xml:space="preserve">etrische Perspektive festgelegt </w:t>
            </w:r>
            <w:sdt>
              <w:sdtPr>
                <w:alias w:val="Don't edit this field"/>
                <w:tag w:val="CitaviPlaceholder#65f8b0ef-16b0-4ee1-9104-762ba4a86232"/>
                <w:id w:val="1054274881"/>
                <w:placeholder>
                  <w:docPart w:val="7DA0486AA2F8498BB685E17C91266FDA"/>
                </w:placeholder>
              </w:sdtPr>
              <w:sdtEndPr/>
              <w:sdtContent>
                <w:r>
                  <w:fldChar w:fldCharType="begin"/>
                </w:r>
                <w:r>
                  <w:instrText>ADDIN CitaviPlaceholder{eyIkaWQiOiIxIiwiRW50cmllcyI6W3siJGlkIjoiMiIsIkFzc29jaWF0ZVdpdGhLbm93bGVkZ2VJdGVtSWQiOiJiZWM5YTc2OS1kMDlhLTQ4ZWMtODlkMi1mOWYyOGYwNWE3Y2UiLCJJZCI6ImYwZjUwM2ZkLTc0YzItNDNkNC1hOTk2LTkyNjRkMjkzYzNkMiIsIlJhbmdlTGVuZ3RoIjoyMiwiUmVmZXJlbmNlSWQiOiJkZTdhNjIwNC1jYjIyLTRmOWMtOGU5Ni00NmEyZmE0ODhmYjUiLCJRdW90YXRpb25UeXBlIjoyLCJSZWZlcmVuY2UiOnsiJGlkIjoiMy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}</w:instrText>
                </w:r>
                <w:r>
                  <w:fldChar w:fldCharType="separate"/>
                </w:r>
                <w:r>
                  <w:t>(Cities Skylines 2015)</w:t>
                </w:r>
                <w:r>
                  <w:fldChar w:fldCharType="end"/>
                </w:r>
              </w:sdtContent>
            </w:sdt>
            <w:r>
              <w:t>.</w:t>
            </w:r>
          </w:p>
        </w:tc>
      </w:tr>
      <w:tr w:rsidR="004F4BCC" w:rsidRPr="002047C6" w14:paraId="41BD3CFA" w14:textId="77777777" w:rsidTr="004F4BC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7" w:type="dxa"/>
          </w:tcPr>
          <w:p w14:paraId="016DD3A0" w14:textId="77777777" w:rsidR="004F4BCC" w:rsidRPr="00B25EC0" w:rsidRDefault="004F4BCC" w:rsidP="004F4BCC">
            <w:pPr>
              <w:contextualSpacing/>
              <w:jc w:val="center"/>
              <w:rPr>
                <w:color w:val="000000" w:themeColor="text1"/>
              </w:rPr>
            </w:pPr>
            <w:r>
              <w:rPr>
                <w:color w:val="000000" w:themeColor="text1"/>
              </w:rPr>
              <w:t>7</w:t>
            </w:r>
          </w:p>
        </w:tc>
        <w:tc>
          <w:tcPr>
            <w:tcW w:w="2111" w:type="dxa"/>
          </w:tcPr>
          <w:p w14:paraId="6D5C4BE8" w14:textId="77777777" w:rsidR="004F4BCC" w:rsidRPr="00B25EC0" w:rsidRDefault="004F4BCC" w:rsidP="004F4BCC">
            <w:pPr>
              <w:contextualSpacing/>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t>Die Virtuelle Personalität</w:t>
            </w:r>
          </w:p>
        </w:tc>
        <w:tc>
          <w:tcPr>
            <w:tcW w:w="5032" w:type="dxa"/>
          </w:tcPr>
          <w:p w14:paraId="08D8F8A0"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FE411D">
              <w:rPr>
                <w:color w:val="000000" w:themeColor="text1"/>
              </w:rPr>
              <w:t>Die Perspektive innerhalb eines 3D-Raums bestimmt einen Teil der Kamerakontrolle. Abhängig von der Intention und des Anwendungsfalls lassen sich verschiedene Perspektiven festlegen.</w:t>
            </w:r>
            <w:r w:rsidR="004D4C0A">
              <w:rPr>
                <w:color w:val="000000" w:themeColor="text1"/>
              </w:rPr>
              <w:t xml:space="preserve"> Welche Aussagen stimmen?</w:t>
            </w:r>
          </w:p>
          <w:p w14:paraId="06C6BC04"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1127872D" w14:textId="77777777" w:rsidR="004F4BCC" w:rsidRPr="0090712F" w:rsidRDefault="004F4BCC" w:rsidP="004F4BCC">
            <w:pPr>
              <w:contextualSpacing/>
              <w:cnfStyle w:val="000000100000" w:firstRow="0" w:lastRow="0" w:firstColumn="0" w:lastColumn="0" w:oddVBand="0" w:evenVBand="0" w:oddHBand="1" w:evenHBand="0" w:firstRowFirstColumn="0" w:firstRowLastColumn="0" w:lastRowFirstColumn="0" w:lastRowLastColumn="0"/>
              <w:rPr>
                <w:i/>
                <w:color w:val="000000" w:themeColor="text1"/>
              </w:rPr>
            </w:pPr>
            <w:r>
              <w:rPr>
                <w:i/>
                <w:color w:val="000000" w:themeColor="text1"/>
              </w:rPr>
              <w:lastRenderedPageBreak/>
              <w:t>Wählen Sie eine oder mehrere Antworten aus und bestätigen sie die Eingabe in dem Sie auf die Hand klicken.</w:t>
            </w:r>
          </w:p>
          <w:p w14:paraId="347972C9"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32354DA8" w14:textId="77777777" w:rsidR="004F4BCC" w:rsidRDefault="00DE73F3"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R: Die Erste Person bietet die </w:t>
            </w:r>
            <w:r w:rsidR="003C7616">
              <w:rPr>
                <w:color w:val="000000" w:themeColor="text1"/>
              </w:rPr>
              <w:t>größte Immersion und freiste</w:t>
            </w:r>
            <w:r>
              <w:rPr>
                <w:color w:val="000000" w:themeColor="text1"/>
              </w:rPr>
              <w:t xml:space="preserve"> Kamerakontrolle</w:t>
            </w:r>
            <w:r w:rsidR="003C7616">
              <w:rPr>
                <w:color w:val="000000" w:themeColor="text1"/>
              </w:rPr>
              <w:t>.</w:t>
            </w:r>
          </w:p>
          <w:p w14:paraId="41F0E831"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5208888D"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F: </w:t>
            </w:r>
            <w:r w:rsidR="003C7616">
              <w:rPr>
                <w:color w:val="000000" w:themeColor="text1"/>
              </w:rPr>
              <w:t>Die Dritte Person ist am leichtesten umzusetzen.</w:t>
            </w:r>
          </w:p>
          <w:p w14:paraId="2C6B6084"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2E6272E2"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R: </w:t>
            </w:r>
            <w:r w:rsidR="003C7616">
              <w:rPr>
                <w:color w:val="000000" w:themeColor="text1"/>
              </w:rPr>
              <w:t>Die Vogelperspektive bietet sich bei größeren 3D-Stadtmodellen an.</w:t>
            </w:r>
          </w:p>
          <w:p w14:paraId="11DE1428"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0FB80406"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F: </w:t>
            </w:r>
            <w:r w:rsidR="003C7616">
              <w:rPr>
                <w:color w:val="000000" w:themeColor="text1"/>
              </w:rPr>
              <w:t>Die Erste Person ermöglicht die zugänglichste Steuerung.</w:t>
            </w:r>
          </w:p>
          <w:p w14:paraId="217F0437"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20D18800" w14:textId="77777777" w:rsidR="004F4BCC" w:rsidRPr="0090712F" w:rsidRDefault="004F4BCC" w:rsidP="004F4BCC">
            <w:pPr>
              <w:contextualSpacing/>
              <w:cnfStyle w:val="000000100000" w:firstRow="0" w:lastRow="0" w:firstColumn="0" w:lastColumn="0" w:oddVBand="0" w:evenVBand="0" w:oddHBand="1" w:evenHBand="0" w:firstRowFirstColumn="0" w:firstRowLastColumn="0" w:lastRowFirstColumn="0" w:lastRowLastColumn="0"/>
              <w:rPr>
                <w:i/>
                <w:color w:val="2E74B5" w:themeColor="accent1" w:themeShade="BF"/>
              </w:rPr>
            </w:pPr>
            <w:r w:rsidRPr="0090712F">
              <w:rPr>
                <w:i/>
                <w:color w:val="2E74B5" w:themeColor="accent1" w:themeShade="BF"/>
              </w:rPr>
              <w:t>Sie haben die Frage nicht beantwortet!</w:t>
            </w:r>
            <w:r>
              <w:t xml:space="preserve"> </w:t>
            </w:r>
            <w:r w:rsidRPr="0090712F">
              <w:rPr>
                <w:i/>
                <w:color w:val="2E74B5" w:themeColor="accent1" w:themeShade="BF"/>
              </w:rPr>
              <w:t xml:space="preserve">Wählen Sie eine oder mehrere Antworten aus und bestätigen sie die Eingabe in dem Sie auf die Hand </w:t>
            </w:r>
            <w:r>
              <w:rPr>
                <w:i/>
                <w:color w:val="2E74B5" w:themeColor="accent1" w:themeShade="BF"/>
              </w:rPr>
              <w:t>klicken</w:t>
            </w:r>
            <w:r w:rsidRPr="0090712F">
              <w:rPr>
                <w:i/>
                <w:color w:val="2E74B5" w:themeColor="accent1" w:themeShade="BF"/>
              </w:rPr>
              <w:t>.</w:t>
            </w:r>
          </w:p>
          <w:p w14:paraId="215B2F8F"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423C4655"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b/>
                <w:i/>
                <w:color w:val="00B050"/>
              </w:rPr>
            </w:pPr>
            <w:r w:rsidRPr="00844D51">
              <w:rPr>
                <w:b/>
                <w:i/>
                <w:color w:val="00B050"/>
              </w:rPr>
              <w:t xml:space="preserve">Richtig! </w:t>
            </w:r>
            <w:r w:rsidR="003C7616">
              <w:rPr>
                <w:b/>
                <w:i/>
                <w:color w:val="00B050"/>
              </w:rPr>
              <w:t>Die Erste Person bietet die größte Immersion, am leichtesten umzusetzen, aber die Steuerung ist schwerer zu erlernen. Die anderen Personalitäten sind für besondere Fälle geeigneter, wie ein Überblick für große 3D-Stadtmodelle zu erhalten.</w:t>
            </w:r>
          </w:p>
          <w:p w14:paraId="1D630C5D"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7BDE0B52"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b/>
                <w:i/>
                <w:color w:val="C00000"/>
              </w:rPr>
            </w:pPr>
            <w:r>
              <w:rPr>
                <w:b/>
                <w:i/>
                <w:color w:val="C00000"/>
              </w:rPr>
              <w:t xml:space="preserve">Falsch! </w:t>
            </w:r>
            <w:r w:rsidR="003C7616" w:rsidRPr="003C7616">
              <w:rPr>
                <w:b/>
                <w:i/>
                <w:color w:val="C00000"/>
              </w:rPr>
              <w:t>Die Erste Person bietet die größte Immersion, am leichtesten umzusetzen, aber die Steuerung ist schwerer zu erlernen. Die anderen Personalitäten sind für besondere Fälle geeigneter, wie ein Überblick für große 3D-Stadtmodelle zu erhalten.</w:t>
            </w:r>
          </w:p>
          <w:p w14:paraId="10654A32" w14:textId="77777777" w:rsidR="004F4BCC" w:rsidRPr="002E2AA2" w:rsidRDefault="004F4BCC" w:rsidP="004F4BCC">
            <w:pPr>
              <w:contextualSpacing/>
              <w:cnfStyle w:val="000000100000" w:firstRow="0" w:lastRow="0" w:firstColumn="0" w:lastColumn="0" w:oddVBand="0" w:evenVBand="0" w:oddHBand="1" w:evenHBand="0" w:firstRowFirstColumn="0" w:firstRowLastColumn="0" w:lastRowFirstColumn="0" w:lastRowLastColumn="0"/>
              <w:rPr>
                <w:b/>
                <w:i/>
                <w:color w:val="C00000"/>
              </w:rPr>
            </w:pPr>
          </w:p>
        </w:tc>
        <w:tc>
          <w:tcPr>
            <w:tcW w:w="3141" w:type="dxa"/>
          </w:tcPr>
          <w:p w14:paraId="18DC07F4" w14:textId="77777777" w:rsidR="004F4BCC" w:rsidRPr="00522A54" w:rsidRDefault="00F5343D" w:rsidP="004F4BCC">
            <w:pPr>
              <w:spacing w:after="160" w:line="259" w:lineRule="auto"/>
              <w:contextualSpacing/>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lastRenderedPageBreak/>
              <w:t>B</w:t>
            </w:r>
            <w:r w:rsidR="004F4BCC" w:rsidRPr="00522A54">
              <w:rPr>
                <w:b/>
                <w:color w:val="000000" w:themeColor="text1"/>
              </w:rPr>
              <w:t>T 50 50 MC</w:t>
            </w:r>
          </w:p>
          <w:p w14:paraId="4C29E06D" w14:textId="77777777" w:rsidR="004F4BCC" w:rsidRPr="00522A54" w:rsidRDefault="004F4BCC" w:rsidP="004F4BCC">
            <w:pPr>
              <w:spacing w:after="160" w:line="259" w:lineRule="auto"/>
              <w:contextualSpacing/>
              <w:cnfStyle w:val="000000100000" w:firstRow="0" w:lastRow="0" w:firstColumn="0" w:lastColumn="0" w:oddVBand="0" w:evenVBand="0" w:oddHBand="1" w:evenHBand="0" w:firstRowFirstColumn="0" w:firstRowLastColumn="0" w:lastRowFirstColumn="0" w:lastRowLastColumn="0"/>
              <w:rPr>
                <w:b/>
                <w:color w:val="C00000"/>
              </w:rPr>
            </w:pPr>
            <w:r w:rsidRPr="00522A54">
              <w:rPr>
                <w:b/>
                <w:color w:val="C00000"/>
              </w:rPr>
              <w:t>100 ÜB</w:t>
            </w:r>
          </w:p>
          <w:p w14:paraId="7D9385B1" w14:textId="77777777" w:rsidR="004F4BCC" w:rsidRPr="00522A54" w:rsidRDefault="004F4BCC" w:rsidP="004F4BCC">
            <w:pPr>
              <w:spacing w:after="160" w:line="259" w:lineRule="auto"/>
              <w:contextualSpacing/>
              <w:cnfStyle w:val="000000100000" w:firstRow="0" w:lastRow="0" w:firstColumn="0" w:lastColumn="0" w:oddVBand="0" w:evenVBand="0" w:oddHBand="1" w:evenHBand="0" w:firstRowFirstColumn="0" w:firstRowLastColumn="0" w:lastRowFirstColumn="0" w:lastRowLastColumn="0"/>
              <w:rPr>
                <w:color w:val="C00000"/>
              </w:rPr>
            </w:pPr>
            <w:r w:rsidRPr="00522A54">
              <w:rPr>
                <w:color w:val="C00000"/>
              </w:rPr>
              <w:t>280 Text</w:t>
            </w:r>
          </w:p>
          <w:p w14:paraId="1F7CDE2D" w14:textId="77777777" w:rsidR="004F4BCC" w:rsidRPr="00522A54" w:rsidRDefault="004F4BCC" w:rsidP="004F4BCC">
            <w:pPr>
              <w:spacing w:after="160" w:line="259" w:lineRule="auto"/>
              <w:contextualSpacing/>
              <w:cnfStyle w:val="000000100000" w:firstRow="0" w:lastRow="0" w:firstColumn="0" w:lastColumn="0" w:oddVBand="0" w:evenVBand="0" w:oddHBand="1" w:evenHBand="0" w:firstRowFirstColumn="0" w:firstRowLastColumn="0" w:lastRowFirstColumn="0" w:lastRowLastColumn="0"/>
              <w:rPr>
                <w:i/>
                <w:color w:val="C00000"/>
              </w:rPr>
            </w:pPr>
            <w:r w:rsidRPr="00522A54">
              <w:rPr>
                <w:i/>
                <w:color w:val="C00000"/>
              </w:rPr>
              <w:t>4x 280 Int</w:t>
            </w:r>
          </w:p>
          <w:p w14:paraId="14641607" w14:textId="77777777" w:rsidR="004F4BCC" w:rsidRPr="00522A54" w:rsidRDefault="004F4BCC" w:rsidP="004F4BCC">
            <w:pPr>
              <w:spacing w:after="160" w:line="259" w:lineRule="auto"/>
              <w:contextualSpacing/>
              <w:cnfStyle w:val="000000100000" w:firstRow="0" w:lastRow="0" w:firstColumn="0" w:lastColumn="0" w:oddVBand="0" w:evenVBand="0" w:oddHBand="1" w:evenHBand="0" w:firstRowFirstColumn="0" w:firstRowLastColumn="0" w:lastRowFirstColumn="0" w:lastRowLastColumn="0"/>
              <w:rPr>
                <w:color w:val="C00000"/>
              </w:rPr>
            </w:pPr>
            <w:r w:rsidRPr="00522A54">
              <w:rPr>
                <w:color w:val="C00000"/>
              </w:rPr>
              <w:t>Je 110 Frage</w:t>
            </w:r>
          </w:p>
          <w:p w14:paraId="5EADCE6D" w14:textId="77777777" w:rsidR="004F4BCC" w:rsidRPr="00522A54" w:rsidRDefault="004F4BCC" w:rsidP="004F4BCC">
            <w:pPr>
              <w:spacing w:after="160" w:line="259" w:lineRule="auto"/>
              <w:contextualSpacing/>
              <w:cnfStyle w:val="000000100000" w:firstRow="0" w:lastRow="0" w:firstColumn="0" w:lastColumn="0" w:oddVBand="0" w:evenVBand="0" w:oddHBand="1" w:evenHBand="0" w:firstRowFirstColumn="0" w:firstRowLastColumn="0" w:lastRowFirstColumn="0" w:lastRowLastColumn="0"/>
              <w:rPr>
                <w:color w:val="FFFFFF" w:themeColor="background1"/>
                <w:shd w:val="clear" w:color="auto" w:fill="00BC3F"/>
              </w:rPr>
            </w:pPr>
          </w:p>
          <w:p w14:paraId="4CD51B2A" w14:textId="77777777" w:rsidR="004F4BCC" w:rsidRPr="00522A54" w:rsidRDefault="004F4BCC" w:rsidP="004F4BCC">
            <w:pPr>
              <w:spacing w:after="160" w:line="259" w:lineRule="auto"/>
              <w:contextualSpacing/>
              <w:cnfStyle w:val="000000100000" w:firstRow="0" w:lastRow="0" w:firstColumn="0" w:lastColumn="0" w:oddVBand="0" w:evenVBand="0" w:oddHBand="1" w:evenHBand="0" w:firstRowFirstColumn="0" w:firstRowLastColumn="0" w:lastRowFirstColumn="0" w:lastRowLastColumn="0"/>
              <w:rPr>
                <w:color w:val="FFFFFF" w:themeColor="background1"/>
                <w:shd w:val="clear" w:color="auto" w:fill="00F251"/>
              </w:rPr>
            </w:pPr>
            <w:r w:rsidRPr="00522A54">
              <w:rPr>
                <w:color w:val="FFFFFF" w:themeColor="background1"/>
                <w:shd w:val="clear" w:color="auto" w:fill="00BC3F"/>
              </w:rPr>
              <w:lastRenderedPageBreak/>
              <w:t>FRAGE</w:t>
            </w:r>
            <w:r w:rsidRPr="00522A54">
              <w:rPr>
                <w:color w:val="FFFFFF" w:themeColor="background1"/>
                <w:shd w:val="clear" w:color="auto" w:fill="00F251"/>
              </w:rPr>
              <w:t xml:space="preserve">     </w:t>
            </w:r>
          </w:p>
          <w:p w14:paraId="268005DB" w14:textId="77777777" w:rsidR="004F4BCC" w:rsidRPr="004972DB" w:rsidRDefault="004F4BCC" w:rsidP="003C7616">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3841" w:type="dxa"/>
          </w:tcPr>
          <w:p w14:paraId="186D761B" w14:textId="77777777" w:rsidR="004F4BCC" w:rsidRPr="00522A54" w:rsidRDefault="004F4BCC" w:rsidP="004F4BCC">
            <w:pPr>
              <w:spacing w:after="160" w:line="259" w:lineRule="auto"/>
              <w:contextualSpacing/>
              <w:cnfStyle w:val="000000100000" w:firstRow="0" w:lastRow="0" w:firstColumn="0" w:lastColumn="0" w:oddVBand="0" w:evenVBand="0" w:oddHBand="1" w:evenHBand="0" w:firstRowFirstColumn="0" w:firstRowLastColumn="0" w:lastRowFirstColumn="0" w:lastRowLastColumn="0"/>
              <w:rPr>
                <w:b/>
                <w:color w:val="000000" w:themeColor="text1"/>
                <w:lang w:val="en-US"/>
              </w:rPr>
            </w:pPr>
            <w:r w:rsidRPr="00522A54">
              <w:rPr>
                <w:b/>
                <w:color w:val="000000" w:themeColor="text1"/>
                <w:lang w:val="en-US"/>
              </w:rPr>
              <w:lastRenderedPageBreak/>
              <w:t>Bilder:</w:t>
            </w:r>
          </w:p>
          <w:p w14:paraId="3A58B197" w14:textId="77777777" w:rsidR="004F4BCC" w:rsidRPr="00522A54" w:rsidRDefault="004E2459" w:rsidP="004F4BCC">
            <w:pPr>
              <w:spacing w:after="160" w:line="259"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01-10-S07</w:t>
            </w:r>
            <w:r w:rsidR="004F4BCC" w:rsidRPr="00522A54">
              <w:rPr>
                <w:color w:val="000000" w:themeColor="text1"/>
                <w:lang w:val="en-US"/>
              </w:rPr>
              <w:t>_B1</w:t>
            </w:r>
          </w:p>
          <w:p w14:paraId="77A1C824" w14:textId="77777777" w:rsidR="004F4BCC" w:rsidRPr="00522A54" w:rsidRDefault="004F4BCC" w:rsidP="004F4BCC">
            <w:pPr>
              <w:spacing w:after="160" w:line="259"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522A54">
              <w:rPr>
                <w:b/>
                <w:noProof/>
                <w:color w:val="000000" w:themeColor="text1"/>
                <w:lang w:eastAsia="de-DE"/>
              </w:rPr>
              <w:drawing>
                <wp:inline distT="0" distB="0" distL="0" distR="0" wp14:anchorId="1C58CDC8" wp14:editId="15DB3000">
                  <wp:extent cx="823352" cy="530604"/>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23352" cy="530604"/>
                          </a:xfrm>
                          <a:prstGeom prst="rect">
                            <a:avLst/>
                          </a:prstGeom>
                          <a:noFill/>
                          <a:ln>
                            <a:noFill/>
                          </a:ln>
                        </pic:spPr>
                      </pic:pic>
                    </a:graphicData>
                  </a:graphic>
                </wp:inline>
              </w:drawing>
            </w:r>
          </w:p>
          <w:p w14:paraId="14880890" w14:textId="77777777" w:rsidR="004F4BCC" w:rsidRPr="00B25EC0"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522A54">
              <w:rPr>
                <w:color w:val="000000" w:themeColor="text1"/>
              </w:rPr>
              <w:t>CC0 Bild – Fragebild</w:t>
            </w:r>
          </w:p>
        </w:tc>
      </w:tr>
      <w:tr w:rsidR="004F4BCC" w:rsidRPr="00191BA5" w14:paraId="01809128" w14:textId="77777777" w:rsidTr="004F4BCC">
        <w:trPr>
          <w:trHeight w:val="340"/>
        </w:trPr>
        <w:tc>
          <w:tcPr>
            <w:cnfStyle w:val="001000000000" w:firstRow="0" w:lastRow="0" w:firstColumn="1" w:lastColumn="0" w:oddVBand="0" w:evenVBand="0" w:oddHBand="0" w:evenHBand="0" w:firstRowFirstColumn="0" w:firstRowLastColumn="0" w:lastRowFirstColumn="0" w:lastRowLastColumn="0"/>
            <w:tcW w:w="617" w:type="dxa"/>
          </w:tcPr>
          <w:p w14:paraId="13D9134C" w14:textId="77777777" w:rsidR="004F4BCC" w:rsidRPr="00B25EC0" w:rsidRDefault="004F4BCC" w:rsidP="004F4BCC">
            <w:pPr>
              <w:contextualSpacing/>
              <w:jc w:val="center"/>
              <w:rPr>
                <w:color w:val="000000" w:themeColor="text1"/>
              </w:rPr>
            </w:pPr>
            <w:r w:rsidRPr="00B25EC0">
              <w:rPr>
                <w:color w:val="000000" w:themeColor="text1"/>
              </w:rPr>
              <w:t>8</w:t>
            </w:r>
          </w:p>
        </w:tc>
        <w:tc>
          <w:tcPr>
            <w:tcW w:w="2111" w:type="dxa"/>
          </w:tcPr>
          <w:p w14:paraId="09C6013C" w14:textId="77777777" w:rsidR="004F4BCC" w:rsidRPr="00C57122" w:rsidRDefault="004F4BCC" w:rsidP="004F4BCC">
            <w:pPr>
              <w:contextualSpacing/>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t xml:space="preserve">• </w:t>
            </w:r>
            <w:r w:rsidRPr="00C57122">
              <w:rPr>
                <w:b/>
                <w:color w:val="000000" w:themeColor="text1"/>
              </w:rPr>
              <w:t>Feste Kameraausrichtung</w:t>
            </w:r>
          </w:p>
          <w:p w14:paraId="0C2A1E3C" w14:textId="77777777" w:rsidR="004F4BCC" w:rsidRPr="00B25EC0" w:rsidRDefault="004F4BCC" w:rsidP="004F4BCC">
            <w:pPr>
              <w:contextualSpacing/>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t xml:space="preserve">• </w:t>
            </w:r>
            <w:r w:rsidRPr="00C57122">
              <w:rPr>
                <w:b/>
                <w:color w:val="000000" w:themeColor="text1"/>
              </w:rPr>
              <w:t>Feste Kameraposition</w:t>
            </w:r>
          </w:p>
        </w:tc>
        <w:tc>
          <w:tcPr>
            <w:tcW w:w="5032" w:type="dxa"/>
          </w:tcPr>
          <w:p w14:paraId="46D6A98E"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C44E1E">
              <w:rPr>
                <w:color w:val="000000" w:themeColor="text1"/>
              </w:rPr>
              <w:t xml:space="preserve">Keine Interaktivität liegt bei einer festgelegten Kameraanimation vor. Kameraausrichtung und Navigation sind fest vorgegeben. Hierbei wird eine festgelegte Kamerafahrt meist mit einer linearen </w:t>
            </w:r>
            <w:r w:rsidRPr="00C44E1E">
              <w:rPr>
                <w:color w:val="000000" w:themeColor="text1"/>
              </w:rPr>
              <w:lastRenderedPageBreak/>
              <w:t>Überführung von Ausgangs- zu Zielpunkt dargestellt, in der die Blickrichtung zu den gewünschten Objekten gelenkt wird. Die technische Herausforderung bei der Planung einer Kamerafahrt ist die Erzeugung einer flüssigen Animation. Schnelle Richtungswechsel, Ruckeln durch plötzliche Geschwindigkeitsänderungen, sowie Kollisionen der Kamera mit Szenen</w:t>
            </w:r>
            <w:r>
              <w:rPr>
                <w:color w:val="000000" w:themeColor="text1"/>
              </w:rPr>
              <w:t>objekten sind mögliche Probleme</w:t>
            </w:r>
            <w:r w:rsidRPr="00C44E1E">
              <w:rPr>
                <w:color w:val="000000" w:themeColor="text1"/>
              </w:rPr>
              <w:t xml:space="preserve"> (Helbing 2004, S. 75)</w:t>
            </w:r>
            <w:r>
              <w:rPr>
                <w:color w:val="000000" w:themeColor="text1"/>
              </w:rPr>
              <w:t>.</w:t>
            </w:r>
            <w:r w:rsidRPr="00C44E1E">
              <w:rPr>
                <w:color w:val="000000" w:themeColor="text1"/>
              </w:rPr>
              <w:t xml:space="preserve"> Eine geplante Kamerafahrt kann vorgerendert sein, dabei werden größere Rechenprozesse genutzt damit detailliertere Szenen dargestellt werden können. Wobei auch die Möglichkeit besteht in Echtzeit vorgeplante Kamerafahrten durchzuführen.</w:t>
            </w:r>
          </w:p>
          <w:p w14:paraId="34338A8C"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p>
          <w:p w14:paraId="3856EE28" w14:textId="77777777" w:rsidR="004F4BCC" w:rsidRPr="00C44E1E"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C44E1E">
              <w:rPr>
                <w:color w:val="000000" w:themeColor="text1"/>
              </w:rPr>
              <w:t xml:space="preserve">Bei einer vorgefertigten Animation bietet sich im Gegensatz zu interaktiven Kamerakontrollen, durch die Planung, ein stärkerer Bezug zur Kinematographie an. </w:t>
            </w:r>
          </w:p>
          <w:p w14:paraId="79FB5170"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C44E1E">
              <w:rPr>
                <w:color w:val="000000" w:themeColor="text1"/>
              </w:rPr>
              <w:t>Durch die Nutzung Kinematographischer Prinzipien ist es möglich unterschiedliche Szenenperspektiven in der virtuellen Welt zu nutzen. Dabei werden Systeme entwickelt, die auf Basis dieser Prinzipien, die automatische Optimierung der Ausrichtung und der Kameraeigenschaften vornimmt, damit die Kamerakontrolle in der</w:t>
            </w:r>
            <w:r>
              <w:rPr>
                <w:color w:val="000000" w:themeColor="text1"/>
              </w:rPr>
              <w:t xml:space="preserve"> Planung optimiert wird</w:t>
            </w:r>
            <w:r w:rsidRPr="00E715F0">
              <w:t xml:space="preserve"> </w:t>
            </w:r>
            <w:sdt>
              <w:sdtPr>
                <w:alias w:val="Don't edit this field"/>
                <w:tag w:val="CitaviPlaceholder#3a2e7a3f-5e59-4d8a-9906-6a273c77908e"/>
                <w:id w:val="-1310313663"/>
                <w:placeholder>
                  <w:docPart w:val="9A4E325610D94ACAB8EDD8B0F5B8CA2A"/>
                </w:placeholder>
              </w:sdtPr>
              <w:sdtEndPr/>
              <w:sdtContent>
                <w:r>
                  <w:fldChar w:fldCharType="begin"/>
                </w:r>
                <w:r>
                  <w:instrText>ADDIN CitaviPlaceholder{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}</w:instrText>
                </w:r>
                <w:r>
                  <w:fldChar w:fldCharType="separate"/>
                </w:r>
                <w:r>
                  <w:t>(Abdullah et al. 2011, S. 22)</w:t>
                </w:r>
                <w:r>
                  <w:fldChar w:fldCharType="end"/>
                </w:r>
              </w:sdtContent>
            </w:sdt>
            <w:r>
              <w:t>.</w:t>
            </w:r>
          </w:p>
          <w:p w14:paraId="39703EE2" w14:textId="77777777" w:rsidR="004F4BCC" w:rsidRPr="00C57122" w:rsidRDefault="004F4BCC" w:rsidP="004F4BCC">
            <w:pP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3141" w:type="dxa"/>
          </w:tcPr>
          <w:p w14:paraId="22292E0F" w14:textId="77777777" w:rsidR="004F4BCC" w:rsidRPr="007B298A" w:rsidRDefault="00F5343D" w:rsidP="004F4BCC">
            <w:pPr>
              <w:spacing w:after="160" w:line="259" w:lineRule="auto"/>
              <w:contextualSpacing/>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lastRenderedPageBreak/>
              <w:t>T</w:t>
            </w:r>
            <w:r w:rsidR="0037700D">
              <w:rPr>
                <w:b/>
                <w:color w:val="000000" w:themeColor="text1"/>
              </w:rPr>
              <w:t>B 50 50</w:t>
            </w:r>
          </w:p>
          <w:p w14:paraId="20D8B3A4" w14:textId="77777777" w:rsidR="004F4BCC" w:rsidRPr="007B298A" w:rsidRDefault="004F4BCC" w:rsidP="004F4BCC">
            <w:pPr>
              <w:spacing w:after="160" w:line="259" w:lineRule="auto"/>
              <w:contextualSpacing/>
              <w:cnfStyle w:val="000000000000" w:firstRow="0" w:lastRow="0" w:firstColumn="0" w:lastColumn="0" w:oddVBand="0" w:evenVBand="0" w:oddHBand="0" w:evenHBand="0" w:firstRowFirstColumn="0" w:firstRowLastColumn="0" w:lastRowFirstColumn="0" w:lastRowLastColumn="0"/>
              <w:rPr>
                <w:b/>
                <w:color w:val="C00000"/>
              </w:rPr>
            </w:pPr>
            <w:r w:rsidRPr="007B298A">
              <w:rPr>
                <w:b/>
                <w:color w:val="C00000"/>
              </w:rPr>
              <w:t>100 ÜB</w:t>
            </w:r>
          </w:p>
          <w:p w14:paraId="34706B47" w14:textId="77777777" w:rsidR="004F4BCC" w:rsidRDefault="0037700D" w:rsidP="004F4BCC">
            <w:pPr>
              <w:spacing w:after="160" w:line="259" w:lineRule="auto"/>
              <w:contextualSpacing/>
              <w:cnfStyle w:val="000000000000" w:firstRow="0" w:lastRow="0" w:firstColumn="0" w:lastColumn="0" w:oddVBand="0" w:evenVBand="0" w:oddHBand="0" w:evenHBand="0" w:firstRowFirstColumn="0" w:firstRowLastColumn="0" w:lastRowFirstColumn="0" w:lastRowLastColumn="0"/>
              <w:rPr>
                <w:color w:val="C00000"/>
              </w:rPr>
            </w:pPr>
            <w:r>
              <w:rPr>
                <w:color w:val="C00000"/>
              </w:rPr>
              <w:t>1700 Text</w:t>
            </w:r>
          </w:p>
          <w:p w14:paraId="57D04E52" w14:textId="77777777" w:rsidR="00093F89" w:rsidRPr="0037700D" w:rsidRDefault="00093F89" w:rsidP="004F4BCC">
            <w:pPr>
              <w:spacing w:after="160" w:line="259" w:lineRule="auto"/>
              <w:contextualSpacing/>
              <w:cnfStyle w:val="000000000000" w:firstRow="0" w:lastRow="0" w:firstColumn="0" w:lastColumn="0" w:oddVBand="0" w:evenVBand="0" w:oddHBand="0" w:evenHBand="0" w:firstRowFirstColumn="0" w:firstRowLastColumn="0" w:lastRowFirstColumn="0" w:lastRowLastColumn="0"/>
              <w:rPr>
                <w:color w:val="C00000"/>
              </w:rPr>
            </w:pPr>
            <w:r>
              <w:rPr>
                <w:color w:val="C00000"/>
              </w:rPr>
              <w:t>130 Bild</w:t>
            </w:r>
          </w:p>
        </w:tc>
        <w:tc>
          <w:tcPr>
            <w:tcW w:w="3841" w:type="dxa"/>
          </w:tcPr>
          <w:p w14:paraId="6D597D39"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b/>
                <w:color w:val="000000" w:themeColor="text1"/>
                <w:lang w:val="en-US"/>
              </w:rPr>
            </w:pPr>
            <w:r w:rsidRPr="004972DB">
              <w:rPr>
                <w:b/>
                <w:color w:val="000000" w:themeColor="text1"/>
                <w:lang w:val="en-US"/>
              </w:rPr>
              <w:t>Bilder:</w:t>
            </w:r>
          </w:p>
          <w:p w14:paraId="1D25E0F4" w14:textId="77777777" w:rsidR="004F4BCC" w:rsidRPr="00522A54" w:rsidRDefault="004E2459" w:rsidP="004F4BCC">
            <w:pPr>
              <w:spacing w:after="160" w:line="259"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01-10-S08</w:t>
            </w:r>
            <w:r w:rsidR="004F4BCC">
              <w:rPr>
                <w:color w:val="000000" w:themeColor="text1"/>
                <w:lang w:val="en-US"/>
              </w:rPr>
              <w:t>_G</w:t>
            </w:r>
            <w:r w:rsidR="004F4BCC" w:rsidRPr="00522A54">
              <w:rPr>
                <w:color w:val="000000" w:themeColor="text1"/>
                <w:lang w:val="en-US"/>
              </w:rPr>
              <w:t>1</w:t>
            </w:r>
          </w:p>
          <w:p w14:paraId="5133C42F"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D23FDE">
              <w:rPr>
                <w:b/>
                <w:noProof/>
                <w:color w:val="000000" w:themeColor="text1"/>
                <w:lang w:eastAsia="de-DE"/>
              </w:rPr>
              <w:lastRenderedPageBreak/>
              <w:drawing>
                <wp:inline distT="0" distB="0" distL="0" distR="0" wp14:anchorId="14CD2846" wp14:editId="1D8EC8B8">
                  <wp:extent cx="812800" cy="523805"/>
                  <wp:effectExtent l="0" t="0" r="635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823352" cy="530605"/>
                          </a:xfrm>
                          <a:prstGeom prst="rect">
                            <a:avLst/>
                          </a:prstGeom>
                          <a:noFill/>
                          <a:ln>
                            <a:noFill/>
                          </a:ln>
                        </pic:spPr>
                      </pic:pic>
                    </a:graphicData>
                  </a:graphic>
                </wp:inline>
              </w:drawing>
            </w:r>
          </w:p>
          <w:p w14:paraId="49FA2D38" w14:textId="77777777" w:rsidR="004F4BCC" w:rsidRDefault="0037700D" w:rsidP="004F4BCC">
            <w:pPr>
              <w:contextualSpacing/>
              <w:cnfStyle w:val="000000000000" w:firstRow="0" w:lastRow="0" w:firstColumn="0" w:lastColumn="0" w:oddVBand="0" w:evenVBand="0" w:oddHBand="0" w:evenHBand="0" w:firstRowFirstColumn="0" w:firstRowLastColumn="0" w:lastRowFirstColumn="0" w:lastRowLastColumn="0"/>
              <w:rPr>
                <w:b/>
                <w:noProof/>
                <w:color w:val="000000" w:themeColor="text1"/>
                <w:lang w:eastAsia="de-DE"/>
              </w:rPr>
            </w:pPr>
            <w:r>
              <w:rPr>
                <w:color w:val="000000" w:themeColor="text1"/>
              </w:rPr>
              <w:t xml:space="preserve">3D Visu </w:t>
            </w:r>
            <w:r w:rsidR="004F4BCC">
              <w:rPr>
                <w:color w:val="000000" w:themeColor="text1"/>
              </w:rPr>
              <w:t>Video</w:t>
            </w:r>
            <w:r>
              <w:rPr>
                <w:color w:val="000000" w:themeColor="text1"/>
              </w:rPr>
              <w:t>beispiel aus Geo</w:t>
            </w:r>
            <w:r w:rsidR="004F4BCC" w:rsidRPr="00D23FDE">
              <w:rPr>
                <w:b/>
                <w:noProof/>
                <w:color w:val="000000" w:themeColor="text1"/>
                <w:lang w:eastAsia="de-DE"/>
              </w:rPr>
              <w:t xml:space="preserve"> </w:t>
            </w:r>
          </w:p>
          <w:p w14:paraId="1DA597A2"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b/>
                <w:noProof/>
                <w:color w:val="000000" w:themeColor="text1"/>
                <w:lang w:eastAsia="de-DE"/>
              </w:rPr>
            </w:pPr>
          </w:p>
          <w:p w14:paraId="74B6F6F8" w14:textId="77777777" w:rsidR="004F4BCC" w:rsidRPr="00522A54" w:rsidRDefault="004E2459" w:rsidP="004F4BCC">
            <w:pPr>
              <w:spacing w:after="160" w:line="259"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01-10-S08</w:t>
            </w:r>
            <w:r w:rsidR="004F4BCC">
              <w:rPr>
                <w:color w:val="000000" w:themeColor="text1"/>
                <w:lang w:val="en-US"/>
              </w:rPr>
              <w:t>_G2</w:t>
            </w:r>
          </w:p>
          <w:p w14:paraId="2A2D6F1F"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D23FDE">
              <w:rPr>
                <w:b/>
                <w:noProof/>
                <w:color w:val="000000" w:themeColor="text1"/>
                <w:lang w:eastAsia="de-DE"/>
              </w:rPr>
              <w:drawing>
                <wp:inline distT="0" distB="0" distL="0" distR="0" wp14:anchorId="09B6F2AB" wp14:editId="4A8849F6">
                  <wp:extent cx="812800" cy="523805"/>
                  <wp:effectExtent l="0" t="0" r="635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823352" cy="530605"/>
                          </a:xfrm>
                          <a:prstGeom prst="rect">
                            <a:avLst/>
                          </a:prstGeom>
                          <a:noFill/>
                          <a:ln>
                            <a:noFill/>
                          </a:ln>
                        </pic:spPr>
                      </pic:pic>
                    </a:graphicData>
                  </a:graphic>
                </wp:inline>
              </w:drawing>
            </w:r>
          </w:p>
          <w:p w14:paraId="2C0CC8D0" w14:textId="77777777" w:rsidR="004F4BCC" w:rsidRPr="00B25EC0" w:rsidRDefault="0037700D"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3D realistic </w:t>
            </w:r>
            <w:r w:rsidR="004F4BCC">
              <w:rPr>
                <w:color w:val="000000" w:themeColor="text1"/>
              </w:rPr>
              <w:t>Video</w:t>
            </w:r>
            <w:r>
              <w:rPr>
                <w:color w:val="000000" w:themeColor="text1"/>
              </w:rPr>
              <w:t xml:space="preserve"> aus Game/Film</w:t>
            </w:r>
          </w:p>
        </w:tc>
      </w:tr>
      <w:tr w:rsidR="004F4BCC" w:rsidRPr="00B25EC0" w14:paraId="5FAC7A59" w14:textId="77777777" w:rsidTr="004F4BC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7" w:type="dxa"/>
          </w:tcPr>
          <w:p w14:paraId="3C4D6AD9" w14:textId="77777777" w:rsidR="004F4BCC" w:rsidRPr="00B25EC0" w:rsidRDefault="004F4BCC" w:rsidP="004F4BCC">
            <w:pPr>
              <w:contextualSpacing/>
              <w:jc w:val="center"/>
              <w:rPr>
                <w:color w:val="000000" w:themeColor="text1"/>
              </w:rPr>
            </w:pPr>
            <w:r w:rsidRPr="00B25EC0">
              <w:rPr>
                <w:color w:val="000000" w:themeColor="text1"/>
              </w:rPr>
              <w:lastRenderedPageBreak/>
              <w:t>9</w:t>
            </w:r>
          </w:p>
        </w:tc>
        <w:tc>
          <w:tcPr>
            <w:tcW w:w="2111" w:type="dxa"/>
          </w:tcPr>
          <w:p w14:paraId="0108CCF8" w14:textId="77777777" w:rsidR="004F4BCC" w:rsidRPr="00C57122" w:rsidRDefault="004F4BCC" w:rsidP="004F4BCC">
            <w:pPr>
              <w:contextualSpacing/>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t>• Freie Kameraausrichtu</w:t>
            </w:r>
            <w:r w:rsidRPr="00C57122">
              <w:rPr>
                <w:b/>
                <w:color w:val="000000" w:themeColor="text1"/>
              </w:rPr>
              <w:t>ng</w:t>
            </w:r>
          </w:p>
          <w:p w14:paraId="49AC05A2" w14:textId="77777777" w:rsidR="004F4BCC" w:rsidRPr="00B25EC0" w:rsidRDefault="004F4BCC" w:rsidP="004F4BCC">
            <w:pPr>
              <w:contextualSpacing/>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t xml:space="preserve">• </w:t>
            </w:r>
            <w:r w:rsidRPr="00C57122">
              <w:rPr>
                <w:b/>
                <w:color w:val="000000" w:themeColor="text1"/>
              </w:rPr>
              <w:t>Feste Kameraposition</w:t>
            </w:r>
          </w:p>
        </w:tc>
        <w:tc>
          <w:tcPr>
            <w:tcW w:w="5032" w:type="dxa"/>
          </w:tcPr>
          <w:p w14:paraId="6760F2E3"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Es ist möglich Animationen zu erzeugen, die einem vorgeschriebenen Kamerapfad folgen, dem </w:t>
            </w:r>
            <w:r w:rsidRPr="00C44E1E">
              <w:rPr>
                <w:color w:val="000000" w:themeColor="text1"/>
              </w:rPr>
              <w:t>Anwender ist es jedoch frei seine Blickrichtung jederzeit zu variieren.</w:t>
            </w:r>
            <w:r>
              <w:rPr>
                <w:color w:val="000000" w:themeColor="text1"/>
              </w:rPr>
              <w:t xml:space="preserve"> Dies wird bei 360° Animationsvideos für Virtual Reality Brillen oder Smartphones eingesetzt. </w:t>
            </w:r>
            <w:r w:rsidRPr="00C44E1E">
              <w:rPr>
                <w:color w:val="000000" w:themeColor="text1"/>
              </w:rPr>
              <w:t>Als Beispiel kann hierbei de</w:t>
            </w:r>
            <w:r>
              <w:rPr>
                <w:color w:val="000000" w:themeColor="text1"/>
              </w:rPr>
              <w:t>r VR Film „Pearl“ dienen</w:t>
            </w:r>
            <w:r w:rsidRPr="00C44E1E">
              <w:rPr>
                <w:color w:val="000000" w:themeColor="text1"/>
              </w:rPr>
              <w:t>.</w:t>
            </w:r>
          </w:p>
          <w:p w14:paraId="0D52EE5F"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418F684F" w14:textId="2BA56E2B" w:rsidR="004F4BCC" w:rsidRPr="00927E90" w:rsidRDefault="004F4BCC" w:rsidP="00966EBE">
            <w:pPr>
              <w:contextualSpacing/>
              <w:cnfStyle w:val="000000100000" w:firstRow="0" w:lastRow="0" w:firstColumn="0" w:lastColumn="0" w:oddVBand="0" w:evenVBand="0" w:oddHBand="1" w:evenHBand="0" w:firstRowFirstColumn="0" w:firstRowLastColumn="0" w:lastRowFirstColumn="0" w:lastRowLastColumn="0"/>
            </w:pPr>
            <w:r w:rsidRPr="00937A85">
              <w:rPr>
                <w:color w:val="000000" w:themeColor="text1"/>
              </w:rPr>
              <w:t xml:space="preserve">Pearl ist ein Kurzfilm welcher eine 360° Blickrichtung erlaubt. Szenenwechsel finden innerhalb des </w:t>
            </w:r>
            <w:r w:rsidRPr="00937A85">
              <w:rPr>
                <w:color w:val="000000" w:themeColor="text1"/>
              </w:rPr>
              <w:lastRenderedPageBreak/>
              <w:t>Kurzfilmes statt, jedoch dient als visueller Anker die Kamera</w:t>
            </w:r>
            <w:r w:rsidR="00966EBE">
              <w:rPr>
                <w:color w:val="000000" w:themeColor="text1"/>
              </w:rPr>
              <w:t>.</w:t>
            </w:r>
            <w:r w:rsidRPr="00937A85">
              <w:rPr>
                <w:color w:val="000000" w:themeColor="text1"/>
              </w:rPr>
              <w:t xml:space="preserve"> </w:t>
            </w:r>
            <w:r w:rsidR="00966EBE">
              <w:rPr>
                <w:color w:val="000000" w:themeColor="text1"/>
              </w:rPr>
              <w:t>Sie ist</w:t>
            </w:r>
            <w:r w:rsidRPr="00937A85">
              <w:rPr>
                <w:color w:val="000000" w:themeColor="text1"/>
              </w:rPr>
              <w:t xml:space="preserve"> stets</w:t>
            </w:r>
            <w:r w:rsidR="00966EBE">
              <w:rPr>
                <w:color w:val="000000" w:themeColor="text1"/>
              </w:rPr>
              <w:t xml:space="preserve"> an</w:t>
            </w:r>
            <w:r w:rsidRPr="00937A85">
              <w:rPr>
                <w:color w:val="000000" w:themeColor="text1"/>
              </w:rPr>
              <w:t xml:space="preserve"> derselben Position im Auto</w:t>
            </w:r>
            <w:r w:rsidR="00966EBE" w:rsidRPr="00937A85">
              <w:rPr>
                <w:color w:val="000000" w:themeColor="text1"/>
              </w:rPr>
              <w:t>,</w:t>
            </w:r>
            <w:r w:rsidR="00966EBE">
              <w:rPr>
                <w:color w:val="000000" w:themeColor="text1"/>
              </w:rPr>
              <w:t xml:space="preserve"> </w:t>
            </w:r>
            <w:r w:rsidR="00966EBE" w:rsidRPr="00937A85">
              <w:rPr>
                <w:color w:val="000000" w:themeColor="text1"/>
              </w:rPr>
              <w:t>welche</w:t>
            </w:r>
            <w:r w:rsidRPr="00937A85">
              <w:rPr>
                <w:color w:val="000000" w:themeColor="text1"/>
              </w:rPr>
              <w:t xml:space="preserve"> </w:t>
            </w:r>
            <w:r w:rsidR="00367EA7">
              <w:rPr>
                <w:color w:val="000000" w:themeColor="text1"/>
              </w:rPr>
              <w:t>sich</w:t>
            </w:r>
            <w:r w:rsidR="00966EBE">
              <w:rPr>
                <w:color w:val="000000" w:themeColor="text1"/>
              </w:rPr>
              <w:t>,</w:t>
            </w:r>
            <w:r w:rsidR="00367EA7">
              <w:rPr>
                <w:color w:val="000000" w:themeColor="text1"/>
              </w:rPr>
              <w:t xml:space="preserve"> </w:t>
            </w:r>
            <w:r w:rsidRPr="00937A85">
              <w:rPr>
                <w:color w:val="000000" w:themeColor="text1"/>
              </w:rPr>
              <w:t>unabhängig von der restlichen Szene</w:t>
            </w:r>
            <w:r w:rsidR="00966EBE">
              <w:rPr>
                <w:color w:val="000000" w:themeColor="text1"/>
              </w:rPr>
              <w:t xml:space="preserve">, </w:t>
            </w:r>
            <w:r w:rsidRPr="00937A85">
              <w:rPr>
                <w:color w:val="000000" w:themeColor="text1"/>
              </w:rPr>
              <w:t>nicht ändert. Durch dieses Verfahren ist eine automatisierte Navigation der Kamera innerhalb einer Szene, wi</w:t>
            </w:r>
            <w:r>
              <w:rPr>
                <w:color w:val="000000" w:themeColor="text1"/>
              </w:rPr>
              <w:t>e auch Szenenschnitte möglich</w:t>
            </w:r>
            <w:r w:rsidRPr="00B77308">
              <w:t xml:space="preserve"> </w:t>
            </w:r>
            <w:sdt>
              <w:sdtPr>
                <w:alias w:val="Don't edit this field"/>
                <w:tag w:val="CitaviPlaceholder#3f42264e-1902-43f5-9f64-0214f6538015"/>
                <w:id w:val="-1793982844"/>
                <w:placeholder>
                  <w:docPart w:val="8DFA7D85E4E54F47B583846A53F7297F"/>
                </w:placeholder>
              </w:sdtPr>
              <w:sdtEndPr/>
              <w:sdtContent>
                <w:r>
                  <w:fldChar w:fldCharType="begin"/>
                </w:r>
                <w:r>
                  <w:instrText>ADDIN CitaviPlaceholder{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}</w:instrText>
                </w:r>
                <w:r>
                  <w:fldChar w:fldCharType="separate"/>
                </w:r>
                <w:r>
                  <w:t>(Curtis et al. 2016b, S. 26)</w:t>
                </w:r>
                <w:r>
                  <w:fldChar w:fldCharType="end"/>
                </w:r>
                <w:r>
                  <w:t>.</w:t>
                </w:r>
              </w:sdtContent>
            </w:sdt>
          </w:p>
        </w:tc>
        <w:tc>
          <w:tcPr>
            <w:tcW w:w="3141" w:type="dxa"/>
          </w:tcPr>
          <w:p w14:paraId="35A18893" w14:textId="77777777" w:rsidR="0037700D" w:rsidRPr="007B298A" w:rsidRDefault="00093F89" w:rsidP="0037700D">
            <w:pPr>
              <w:spacing w:after="160" w:line="259" w:lineRule="auto"/>
              <w:contextualSpacing/>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lastRenderedPageBreak/>
              <w:t>BT</w:t>
            </w:r>
            <w:r w:rsidR="0037700D">
              <w:rPr>
                <w:b/>
                <w:color w:val="000000" w:themeColor="text1"/>
              </w:rPr>
              <w:t xml:space="preserve"> 50 50</w:t>
            </w:r>
          </w:p>
          <w:p w14:paraId="11013C22" w14:textId="77777777" w:rsidR="0037700D" w:rsidRPr="007B298A" w:rsidRDefault="0037700D" w:rsidP="0037700D">
            <w:pPr>
              <w:spacing w:after="160" w:line="259" w:lineRule="auto"/>
              <w:contextualSpacing/>
              <w:cnfStyle w:val="000000100000" w:firstRow="0" w:lastRow="0" w:firstColumn="0" w:lastColumn="0" w:oddVBand="0" w:evenVBand="0" w:oddHBand="1" w:evenHBand="0" w:firstRowFirstColumn="0" w:firstRowLastColumn="0" w:lastRowFirstColumn="0" w:lastRowLastColumn="0"/>
              <w:rPr>
                <w:b/>
                <w:color w:val="C00000"/>
              </w:rPr>
            </w:pPr>
            <w:r w:rsidRPr="007B298A">
              <w:rPr>
                <w:b/>
                <w:color w:val="C00000"/>
              </w:rPr>
              <w:t>100 ÜB</w:t>
            </w:r>
          </w:p>
          <w:p w14:paraId="776C97D3" w14:textId="77777777" w:rsidR="004F4BCC" w:rsidRDefault="0037700D" w:rsidP="0037700D">
            <w:pPr>
              <w:contextualSpacing/>
              <w:cnfStyle w:val="000000100000" w:firstRow="0" w:lastRow="0" w:firstColumn="0" w:lastColumn="0" w:oddVBand="0" w:evenVBand="0" w:oddHBand="1" w:evenHBand="0" w:firstRowFirstColumn="0" w:firstRowLastColumn="0" w:lastRowFirstColumn="0" w:lastRowLastColumn="0"/>
              <w:rPr>
                <w:color w:val="C00000"/>
              </w:rPr>
            </w:pPr>
            <w:r>
              <w:rPr>
                <w:color w:val="C00000"/>
              </w:rPr>
              <w:t>1700 Text</w:t>
            </w:r>
          </w:p>
          <w:p w14:paraId="1C0971B1" w14:textId="77777777" w:rsidR="00093F89" w:rsidRPr="008312DA" w:rsidRDefault="00093F89" w:rsidP="0037700D">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C00000"/>
              </w:rPr>
              <w:t>130 Bild</w:t>
            </w:r>
          </w:p>
        </w:tc>
        <w:tc>
          <w:tcPr>
            <w:tcW w:w="3841" w:type="dxa"/>
          </w:tcPr>
          <w:p w14:paraId="315B467A"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b/>
                <w:color w:val="000000" w:themeColor="text1"/>
                <w:lang w:val="en-US"/>
              </w:rPr>
            </w:pPr>
            <w:r w:rsidRPr="004972DB">
              <w:rPr>
                <w:b/>
                <w:color w:val="000000" w:themeColor="text1"/>
                <w:lang w:val="en-US"/>
              </w:rPr>
              <w:t>Bilder:</w:t>
            </w:r>
          </w:p>
          <w:p w14:paraId="15AB927C" w14:textId="77777777" w:rsidR="004E2459" w:rsidRPr="00522A54" w:rsidRDefault="004E2459" w:rsidP="004E2459">
            <w:pPr>
              <w:spacing w:after="160" w:line="259"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01-10-S09_B1</w:t>
            </w:r>
          </w:p>
          <w:p w14:paraId="721F628E"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b/>
                <w:color w:val="000000" w:themeColor="text1"/>
                <w:lang w:val="en-US"/>
              </w:rPr>
            </w:pPr>
            <w:r w:rsidRPr="00D23FDE">
              <w:rPr>
                <w:b/>
                <w:noProof/>
                <w:color w:val="000000" w:themeColor="text1"/>
                <w:lang w:eastAsia="de-DE"/>
              </w:rPr>
              <w:drawing>
                <wp:inline distT="0" distB="0" distL="0" distR="0" wp14:anchorId="698A32EA" wp14:editId="75D01EF6">
                  <wp:extent cx="1445713" cy="813732"/>
                  <wp:effectExtent l="0" t="0" r="2540" b="571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1523167" cy="857328"/>
                          </a:xfrm>
                          <a:prstGeom prst="rect">
                            <a:avLst/>
                          </a:prstGeom>
                          <a:noFill/>
                          <a:ln>
                            <a:noFill/>
                          </a:ln>
                        </pic:spPr>
                      </pic:pic>
                    </a:graphicData>
                  </a:graphic>
                </wp:inline>
              </w:drawing>
            </w:r>
          </w:p>
          <w:p w14:paraId="3914D4AD" w14:textId="77777777" w:rsidR="004F4BCC" w:rsidRDefault="004E2459"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Bildvariante vom Film</w:t>
            </w:r>
          </w:p>
          <w:p w14:paraId="6F2FCAAF" w14:textId="77777777" w:rsidR="004E2459" w:rsidRDefault="004E2459"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lang w:val="en-US"/>
              </w:rPr>
            </w:pPr>
          </w:p>
          <w:p w14:paraId="177F939D" w14:textId="77777777" w:rsidR="004E2459" w:rsidRPr="00522A54" w:rsidRDefault="004E2459" w:rsidP="004E2459">
            <w:pPr>
              <w:spacing w:after="160" w:line="259"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lastRenderedPageBreak/>
              <w:t>01-10-S09_G1</w:t>
            </w:r>
          </w:p>
          <w:p w14:paraId="144EA137" w14:textId="77777777" w:rsidR="004F4BCC" w:rsidRDefault="004E2459"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D23FDE">
              <w:rPr>
                <w:b/>
                <w:noProof/>
                <w:color w:val="000000" w:themeColor="text1"/>
                <w:lang w:eastAsia="de-DE"/>
              </w:rPr>
              <w:drawing>
                <wp:inline distT="0" distB="0" distL="0" distR="0" wp14:anchorId="4C40A90B" wp14:editId="67A1F791">
                  <wp:extent cx="812800" cy="523805"/>
                  <wp:effectExtent l="0" t="0" r="6350" b="0"/>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823352" cy="530605"/>
                          </a:xfrm>
                          <a:prstGeom prst="rect">
                            <a:avLst/>
                          </a:prstGeom>
                          <a:noFill/>
                          <a:ln>
                            <a:noFill/>
                          </a:ln>
                        </pic:spPr>
                      </pic:pic>
                    </a:graphicData>
                  </a:graphic>
                </wp:inline>
              </w:drawing>
            </w:r>
          </w:p>
          <w:p w14:paraId="278B70C8" w14:textId="77777777" w:rsidR="004F4BCC" w:rsidRDefault="004F4BCC" w:rsidP="004F4BCC">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t>„</w:t>
            </w:r>
            <w:r w:rsidRPr="005559C1">
              <w:t xml:space="preserve">Szene aus dem Kurzfilm auf YouTube, ohne VR. Die Kameraausrichtung ist auch mithilfe einer Maussteuerung möglich </w:t>
            </w:r>
            <w:sdt>
              <w:sdtPr>
                <w:alias w:val="Don't edit this field"/>
                <w:tag w:val="CitaviPlaceholder#e2a89bd0-f022-4cc0-8e10-58107aae730d"/>
                <w:id w:val="-839233048"/>
                <w:placeholder>
                  <w:docPart w:val="C6C2BE968419488BA5BA6D407EEAF9C7"/>
                </w:placeholder>
              </w:sdtPr>
              <w:sdtEndPr/>
              <w:sdtContent>
                <w:r>
                  <w:fldChar w:fldCharType="begin"/>
                </w:r>
                <w:r>
                  <w:instrText>ADDIN CitaviPlaceholder{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}</w:instrText>
                </w:r>
                <w:r>
                  <w:fldChar w:fldCharType="separate"/>
                </w:r>
                <w:r>
                  <w:t>(Curtis et al. 2016a)</w:t>
                </w:r>
                <w:r>
                  <w:fldChar w:fldCharType="end"/>
                </w:r>
                <w:r>
                  <w:t>“</w:t>
                </w:r>
              </w:sdtContent>
            </w:sdt>
          </w:p>
          <w:p w14:paraId="2B726C2B" w14:textId="77777777" w:rsidR="004F4BCC" w:rsidRPr="00B25EC0"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tc>
      </w:tr>
      <w:tr w:rsidR="004F4BCC" w:rsidRPr="00B25EC0" w14:paraId="49167189" w14:textId="77777777" w:rsidTr="004F4BCC">
        <w:trPr>
          <w:trHeight w:val="340"/>
        </w:trPr>
        <w:tc>
          <w:tcPr>
            <w:cnfStyle w:val="001000000000" w:firstRow="0" w:lastRow="0" w:firstColumn="1" w:lastColumn="0" w:oddVBand="0" w:evenVBand="0" w:oddHBand="0" w:evenHBand="0" w:firstRowFirstColumn="0" w:firstRowLastColumn="0" w:lastRowFirstColumn="0" w:lastRowLastColumn="0"/>
            <w:tcW w:w="617" w:type="dxa"/>
          </w:tcPr>
          <w:p w14:paraId="76DE822B" w14:textId="77777777" w:rsidR="004F4BCC" w:rsidRPr="00B25EC0" w:rsidRDefault="004F4BCC" w:rsidP="004F4BCC">
            <w:pPr>
              <w:contextualSpacing/>
              <w:jc w:val="center"/>
              <w:rPr>
                <w:color w:val="000000" w:themeColor="text1"/>
              </w:rPr>
            </w:pPr>
            <w:r w:rsidRPr="00B25EC0">
              <w:rPr>
                <w:color w:val="000000" w:themeColor="text1"/>
              </w:rPr>
              <w:lastRenderedPageBreak/>
              <w:t>10</w:t>
            </w:r>
          </w:p>
        </w:tc>
        <w:tc>
          <w:tcPr>
            <w:tcW w:w="2111" w:type="dxa"/>
          </w:tcPr>
          <w:p w14:paraId="5134A3A8" w14:textId="77777777" w:rsidR="00BC3AFC" w:rsidRPr="00C57122" w:rsidRDefault="00BC3AFC" w:rsidP="00BC3AFC">
            <w:pPr>
              <w:contextualSpacing/>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t>• Freie Kameraausrichtu</w:t>
            </w:r>
            <w:r w:rsidRPr="00C57122">
              <w:rPr>
                <w:b/>
                <w:color w:val="000000" w:themeColor="text1"/>
              </w:rPr>
              <w:t>ng</w:t>
            </w:r>
          </w:p>
          <w:p w14:paraId="6B773D91" w14:textId="77777777" w:rsidR="004F4BCC" w:rsidRPr="00B25EC0" w:rsidRDefault="00BC3AFC" w:rsidP="00BC3AFC">
            <w:pPr>
              <w:contextualSpacing/>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t xml:space="preserve">• Freie </w:t>
            </w:r>
            <w:r w:rsidRPr="00C57122">
              <w:rPr>
                <w:b/>
                <w:color w:val="000000" w:themeColor="text1"/>
              </w:rPr>
              <w:t>Kameraposition</w:t>
            </w:r>
          </w:p>
        </w:tc>
        <w:tc>
          <w:tcPr>
            <w:tcW w:w="5032" w:type="dxa"/>
          </w:tcPr>
          <w:p w14:paraId="5881E633"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937A85">
              <w:rPr>
                <w:color w:val="000000" w:themeColor="text1"/>
              </w:rPr>
              <w:t xml:space="preserve">Das Gegenteil zu einem fest vorgeschriebenen Kamerapfad ist die vollständige direkte Übergabe der Kontrolle der Ausrichtung und Position an den Anwender. Dies erfolgt mithilfe unterschiedlicher Eingabegeräte (z.B. mit einer Tastatur oder Joystick). </w:t>
            </w:r>
          </w:p>
          <w:p w14:paraId="0A691C8E" w14:textId="77777777" w:rsidR="004F4BCC" w:rsidRPr="00937A85"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p>
          <w:p w14:paraId="7D7927E2" w14:textId="3EF56D21"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937A85">
              <w:rPr>
                <w:color w:val="000000" w:themeColor="text1"/>
              </w:rPr>
              <w:t>Es wird in zwei unterschiedliche Kontrollparadigmen eingeteilt. In größeren Szenen wird die Kamera durch den Raum bewegt, der Anwender bewegt sich und die Blickrichtung. Eine freie Bewegung durch den Raum wird als fliegen bezeichnet. Eine Bewegung auf einer konstanten Augenhöhe wird als laufen bezeichnet. Die Kameraansicht wird hierbei meist einer Person zugeschrieben. Eine alternative freie Kontrollmethode wird meist bei kleineren Szenen oder Objekten genutzt und invertiert das Prinzip. Hierbei bleibt die Kamera fest und mithilfe der Steuerung lässt s</w:t>
            </w:r>
            <w:r>
              <w:rPr>
                <w:color w:val="000000" w:themeColor="text1"/>
              </w:rPr>
              <w:t>ich die Welt frei kontrollieren (Helbing 2004, S. 30).</w:t>
            </w:r>
          </w:p>
          <w:p w14:paraId="2BFC0110"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p>
          <w:p w14:paraId="7DC1954E" w14:textId="694A4371" w:rsidR="004F4BCC" w:rsidRDefault="004F4BCC" w:rsidP="00BC3AF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937A85">
              <w:rPr>
                <w:color w:val="000000" w:themeColor="text1"/>
              </w:rPr>
              <w:t>Umgesetzt wird dieses Prinzip der freien Kamerakontrolle hauptsächlich innerhalb der ersten oder dritten Person. Die Steuerung erfolgt meist mit zwei unabhängigen Eingabegeräten fü</w:t>
            </w:r>
            <w:r>
              <w:rPr>
                <w:color w:val="000000" w:themeColor="text1"/>
              </w:rPr>
              <w:t xml:space="preserve">r die Kamera und den Charakter. </w:t>
            </w:r>
            <w:r w:rsidRPr="00937A85">
              <w:rPr>
                <w:color w:val="000000" w:themeColor="text1"/>
              </w:rPr>
              <w:t xml:space="preserve">Die größte Schwierigkeit die sich bei der freien Kamerakontrolle ergibt ist die aktive Umsetzung des Anwenders, welcher mithilfe eines Eingabegerätes sechs Freiheitsgrade bestimmen muss und abhängig von der Erfahrung </w:t>
            </w:r>
            <w:r w:rsidR="00C137B0">
              <w:rPr>
                <w:color w:val="000000" w:themeColor="text1"/>
              </w:rPr>
              <w:t xml:space="preserve">kann es </w:t>
            </w:r>
            <w:r w:rsidRPr="00937A85">
              <w:rPr>
                <w:color w:val="000000" w:themeColor="text1"/>
              </w:rPr>
              <w:t xml:space="preserve">schwieriger </w:t>
            </w:r>
            <w:r w:rsidRPr="00937A85">
              <w:rPr>
                <w:color w:val="000000" w:themeColor="text1"/>
              </w:rPr>
              <w:lastRenderedPageBreak/>
              <w:t>sein, das erwünschte Ziel zu erreichen</w:t>
            </w:r>
            <w:r w:rsidRPr="00390B30">
              <w:t xml:space="preserve"> </w:t>
            </w:r>
            <w:sdt>
              <w:sdtPr>
                <w:alias w:val="Don't edit this field"/>
                <w:tag w:val="CitaviPlaceholder#6018215a-0817-44d0-9f87-934928d4e96b"/>
                <w:id w:val="317697091"/>
                <w:placeholder>
                  <w:docPart w:val="D3C6A48BEAEA436A8B04E94AC85C8CD6"/>
                </w:placeholder>
              </w:sdtPr>
              <w:sdtEndPr/>
              <w:sdtContent>
                <w:r>
                  <w:fldChar w:fldCharType="begin"/>
                </w:r>
                <w:r>
                  <w:instrText>ADDIN CitaviPlaceholder{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}</w:instrText>
                </w:r>
                <w:r>
                  <w:fldChar w:fldCharType="separate"/>
                </w:r>
                <w:r>
                  <w:t>(Drucker und Zeltzer 1994, S. 190)</w:t>
                </w:r>
                <w:r>
                  <w:fldChar w:fldCharType="end"/>
                </w:r>
                <w:r>
                  <w:t>.</w:t>
                </w:r>
              </w:sdtContent>
            </w:sdt>
          </w:p>
          <w:p w14:paraId="0689D104" w14:textId="77777777" w:rsidR="00BC3AFC" w:rsidRPr="00BC3AFC" w:rsidRDefault="00BC3AFC" w:rsidP="00BC3AF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3141" w:type="dxa"/>
          </w:tcPr>
          <w:p w14:paraId="70244DB5" w14:textId="77777777" w:rsidR="004E2459" w:rsidRPr="007B298A" w:rsidRDefault="004E2459" w:rsidP="004E2459">
            <w:pPr>
              <w:spacing w:after="160" w:line="259" w:lineRule="auto"/>
              <w:contextualSpacing/>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lastRenderedPageBreak/>
              <w:t>TB 50 50</w:t>
            </w:r>
          </w:p>
          <w:p w14:paraId="3BC60EFE" w14:textId="77777777" w:rsidR="004E2459" w:rsidRPr="007B298A" w:rsidRDefault="004E2459" w:rsidP="004E2459">
            <w:pPr>
              <w:spacing w:after="160" w:line="259" w:lineRule="auto"/>
              <w:contextualSpacing/>
              <w:cnfStyle w:val="000000000000" w:firstRow="0" w:lastRow="0" w:firstColumn="0" w:lastColumn="0" w:oddVBand="0" w:evenVBand="0" w:oddHBand="0" w:evenHBand="0" w:firstRowFirstColumn="0" w:firstRowLastColumn="0" w:lastRowFirstColumn="0" w:lastRowLastColumn="0"/>
              <w:rPr>
                <w:b/>
                <w:color w:val="C00000"/>
              </w:rPr>
            </w:pPr>
            <w:r w:rsidRPr="007B298A">
              <w:rPr>
                <w:b/>
                <w:color w:val="C00000"/>
              </w:rPr>
              <w:t>100 ÜB</w:t>
            </w:r>
          </w:p>
          <w:p w14:paraId="3839F207" w14:textId="77777777" w:rsidR="004F4BCC" w:rsidRDefault="004E2459" w:rsidP="004E2459">
            <w:pPr>
              <w:contextualSpacing/>
              <w:cnfStyle w:val="000000000000" w:firstRow="0" w:lastRow="0" w:firstColumn="0" w:lastColumn="0" w:oddVBand="0" w:evenVBand="0" w:oddHBand="0" w:evenHBand="0" w:firstRowFirstColumn="0" w:firstRowLastColumn="0" w:lastRowFirstColumn="0" w:lastRowLastColumn="0"/>
              <w:rPr>
                <w:color w:val="C00000"/>
              </w:rPr>
            </w:pPr>
            <w:r>
              <w:rPr>
                <w:color w:val="C00000"/>
              </w:rPr>
              <w:t>1700 Text</w:t>
            </w:r>
          </w:p>
          <w:p w14:paraId="2206C286" w14:textId="77777777" w:rsidR="00093F89" w:rsidRPr="008312DA" w:rsidRDefault="00093F89" w:rsidP="004E2459">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C00000"/>
              </w:rPr>
              <w:t>130 Bild</w:t>
            </w:r>
          </w:p>
        </w:tc>
        <w:tc>
          <w:tcPr>
            <w:tcW w:w="3841" w:type="dxa"/>
            <w:shd w:val="clear" w:color="auto" w:fill="auto"/>
          </w:tcPr>
          <w:p w14:paraId="78614932"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b/>
                <w:color w:val="000000" w:themeColor="text1"/>
                <w:lang w:val="en-US"/>
              </w:rPr>
            </w:pPr>
            <w:r w:rsidRPr="004972DB">
              <w:rPr>
                <w:b/>
                <w:color w:val="000000" w:themeColor="text1"/>
                <w:lang w:val="en-US"/>
              </w:rPr>
              <w:t>Bilder:</w:t>
            </w:r>
          </w:p>
          <w:p w14:paraId="4741FE0C" w14:textId="77777777" w:rsidR="004E2459" w:rsidRPr="00522A54" w:rsidRDefault="004E2459" w:rsidP="004E2459">
            <w:pPr>
              <w:spacing w:after="160" w:line="259"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01-10-S10_G1</w:t>
            </w:r>
          </w:p>
          <w:p w14:paraId="49BBE801" w14:textId="77777777" w:rsidR="004F4BCC" w:rsidRDefault="004E2459"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D23FDE">
              <w:rPr>
                <w:b/>
                <w:noProof/>
                <w:color w:val="000000" w:themeColor="text1"/>
                <w:lang w:eastAsia="de-DE"/>
              </w:rPr>
              <w:drawing>
                <wp:inline distT="0" distB="0" distL="0" distR="0" wp14:anchorId="4BA35715" wp14:editId="54509F90">
                  <wp:extent cx="812800" cy="523805"/>
                  <wp:effectExtent l="0" t="0" r="6350" b="0"/>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823352" cy="530605"/>
                          </a:xfrm>
                          <a:prstGeom prst="rect">
                            <a:avLst/>
                          </a:prstGeom>
                          <a:noFill/>
                          <a:ln>
                            <a:noFill/>
                          </a:ln>
                        </pic:spPr>
                      </pic:pic>
                    </a:graphicData>
                  </a:graphic>
                </wp:inline>
              </w:drawing>
            </w:r>
          </w:p>
          <w:p w14:paraId="48C03971"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Freie Kamerakontrolle, Erste Person</w:t>
            </w:r>
          </w:p>
          <w:p w14:paraId="11687E0B" w14:textId="77777777" w:rsidR="004E2459" w:rsidRPr="00522A54" w:rsidRDefault="004E2459" w:rsidP="004E2459">
            <w:pPr>
              <w:spacing w:after="160" w:line="259"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01-10-S10_G2</w:t>
            </w:r>
          </w:p>
          <w:p w14:paraId="70B8253D" w14:textId="77777777" w:rsidR="004F4BCC" w:rsidRDefault="004E2459"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D23FDE">
              <w:rPr>
                <w:b/>
                <w:noProof/>
                <w:color w:val="000000" w:themeColor="text1"/>
                <w:lang w:eastAsia="de-DE"/>
              </w:rPr>
              <w:drawing>
                <wp:inline distT="0" distB="0" distL="0" distR="0" wp14:anchorId="34063679" wp14:editId="6D648DA8">
                  <wp:extent cx="812800" cy="523805"/>
                  <wp:effectExtent l="0" t="0" r="6350" b="0"/>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823352" cy="530605"/>
                          </a:xfrm>
                          <a:prstGeom prst="rect">
                            <a:avLst/>
                          </a:prstGeom>
                          <a:noFill/>
                          <a:ln>
                            <a:noFill/>
                          </a:ln>
                        </pic:spPr>
                      </pic:pic>
                    </a:graphicData>
                  </a:graphic>
                </wp:inline>
              </w:drawing>
            </w:r>
          </w:p>
          <w:p w14:paraId="63798CAB" w14:textId="77777777" w:rsidR="004F4BCC" w:rsidRPr="00B25EC0" w:rsidRDefault="00BC3AF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Freie Kamerakontrolle, Dritte</w:t>
            </w:r>
            <w:r w:rsidR="004F4BCC">
              <w:rPr>
                <w:color w:val="000000" w:themeColor="text1"/>
              </w:rPr>
              <w:t xml:space="preserve"> Person</w:t>
            </w:r>
          </w:p>
        </w:tc>
      </w:tr>
      <w:tr w:rsidR="004F4BCC" w:rsidRPr="00B25EC0" w14:paraId="68773A7B" w14:textId="77777777" w:rsidTr="004F4BC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7" w:type="dxa"/>
          </w:tcPr>
          <w:p w14:paraId="7D0E6072" w14:textId="77777777" w:rsidR="004F4BCC" w:rsidRPr="00B25EC0" w:rsidRDefault="004F4BCC" w:rsidP="004F4BCC">
            <w:pPr>
              <w:contextualSpacing/>
              <w:jc w:val="center"/>
              <w:rPr>
                <w:color w:val="000000" w:themeColor="text1"/>
              </w:rPr>
            </w:pPr>
            <w:r w:rsidRPr="00B25EC0">
              <w:rPr>
                <w:color w:val="000000" w:themeColor="text1"/>
              </w:rPr>
              <w:t>11</w:t>
            </w:r>
          </w:p>
        </w:tc>
        <w:tc>
          <w:tcPr>
            <w:tcW w:w="2111" w:type="dxa"/>
          </w:tcPr>
          <w:p w14:paraId="2B96E0CA" w14:textId="77777777" w:rsidR="00BC3AFC" w:rsidRPr="00C57122" w:rsidRDefault="00BC3AFC" w:rsidP="00BC3AFC">
            <w:pPr>
              <w:contextualSpacing/>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t>• Feste Kameraausrichtu</w:t>
            </w:r>
            <w:r w:rsidRPr="00C57122">
              <w:rPr>
                <w:b/>
                <w:color w:val="000000" w:themeColor="text1"/>
              </w:rPr>
              <w:t>ng</w:t>
            </w:r>
          </w:p>
          <w:p w14:paraId="563A6419" w14:textId="77777777" w:rsidR="004F4BCC" w:rsidRPr="00B25EC0" w:rsidRDefault="00BC3AFC" w:rsidP="00BC3AFC">
            <w:pPr>
              <w:contextualSpacing/>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t xml:space="preserve">• Freie </w:t>
            </w:r>
            <w:r w:rsidRPr="00C57122">
              <w:rPr>
                <w:b/>
                <w:color w:val="000000" w:themeColor="text1"/>
              </w:rPr>
              <w:t>Kameraposition</w:t>
            </w:r>
          </w:p>
        </w:tc>
        <w:tc>
          <w:tcPr>
            <w:tcW w:w="5032" w:type="dxa"/>
          </w:tcPr>
          <w:p w14:paraId="191EEE33" w14:textId="209CC354"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937A85">
              <w:rPr>
                <w:color w:val="000000" w:themeColor="text1"/>
              </w:rPr>
              <w:t xml:space="preserve">Neben der vollständigen freien Navigation und Kamerasteuerung wird </w:t>
            </w:r>
            <w:r w:rsidR="00C137B0" w:rsidRPr="00937A85">
              <w:rPr>
                <w:color w:val="000000" w:themeColor="text1"/>
              </w:rPr>
              <w:t xml:space="preserve">dem Anwender </w:t>
            </w:r>
            <w:r w:rsidRPr="00937A85">
              <w:rPr>
                <w:color w:val="000000" w:themeColor="text1"/>
              </w:rPr>
              <w:t>in einigen Fällen die Steuerung der Kameraausrichtung vorweggenommen. Die Intention ist, dass der Anwender sich auf die Navigation und die Betrachtung der virtuellen Welt konzentrieren kann. Hierbei muss die Kamera entweder eine optimal festgelegte Ausrichtung besitzen oder sich automatisiert anpassen, damit alle relevanten Elemente in der jeweiligen Szene sichtbar sind. Eine eingeschränkte Kamerakontrolle ist nur dann möglich</w:t>
            </w:r>
            <w:r w:rsidR="00C137B0">
              <w:rPr>
                <w:color w:val="000000" w:themeColor="text1"/>
              </w:rPr>
              <w:t>,</w:t>
            </w:r>
            <w:r w:rsidRPr="00937A85">
              <w:rPr>
                <w:color w:val="000000" w:themeColor="text1"/>
              </w:rPr>
              <w:t xml:space="preserve"> wenn die Erste Person ni</w:t>
            </w:r>
            <w:r w:rsidR="00BC3AFC">
              <w:rPr>
                <w:color w:val="000000" w:themeColor="text1"/>
              </w:rPr>
              <w:t>cht als Kameraansicht vorliegt.</w:t>
            </w:r>
          </w:p>
          <w:p w14:paraId="52A4C935" w14:textId="77777777" w:rsidR="00BC3AFC" w:rsidRPr="00937A85" w:rsidRDefault="00BC3AF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16C7D651"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937A85">
              <w:rPr>
                <w:color w:val="000000" w:themeColor="text1"/>
              </w:rPr>
              <w:t>Die direkte Kontrolle der Kamera führt zu einer komplexeren Interaktion für den Anwender und reduziert die Möglichkeiten einer cineastischen Kameraeinstellung. Statische Kameras entnehmen die Verantwortung dem Anwender über den Point of View. Eine rein statische Kamera reduziert jedoch die Qualität einer korrekten Visualisierung bei jeglicher Aktion des Anwenders. Darauffolgend ist die Nutzung einer automatischen u</w:t>
            </w:r>
            <w:r>
              <w:rPr>
                <w:color w:val="000000" w:themeColor="text1"/>
              </w:rPr>
              <w:t>nd dynamischen Kamera notwendi</w:t>
            </w:r>
            <w:r w:rsidR="00BC3AFC">
              <w:rPr>
                <w:color w:val="000000" w:themeColor="text1"/>
              </w:rPr>
              <w:t>g (Picardi et al. 2011, S. 107).</w:t>
            </w:r>
          </w:p>
          <w:p w14:paraId="0B758FA9" w14:textId="77777777" w:rsidR="00BC3AFC" w:rsidRPr="00937A85" w:rsidRDefault="00BC3AF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3814FCA5"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937A85">
              <w:rPr>
                <w:color w:val="000000" w:themeColor="text1"/>
              </w:rPr>
              <w:t>Eine abgewandelte Form der statischen Kamera wird bei Spielen eingesetzt, in denen gezielte Merkmale oder Szenenkonstellationen dargestellt werden. Es werden feste</w:t>
            </w:r>
            <w:r w:rsidR="00C137B0">
              <w:rPr>
                <w:color w:val="000000" w:themeColor="text1"/>
              </w:rPr>
              <w:t>,</w:t>
            </w:r>
            <w:r w:rsidRPr="00937A85">
              <w:rPr>
                <w:color w:val="000000" w:themeColor="text1"/>
              </w:rPr>
              <w:t xml:space="preserve"> stationäre Kameras an verschiedenen Positionen genutzt, welche sich höchsten</w:t>
            </w:r>
            <w:r>
              <w:rPr>
                <w:color w:val="000000" w:themeColor="text1"/>
              </w:rPr>
              <w:t>s schwenken und rotieren können (Taylor 2002, S. 11). Die Umsetzung erfolgt manuell und muss für jede Einstellung vorgeplant sein.</w:t>
            </w:r>
          </w:p>
          <w:p w14:paraId="182D0CE7" w14:textId="77777777" w:rsidR="004F4BCC" w:rsidRPr="00B25EC0" w:rsidRDefault="004F4BCC" w:rsidP="00BC3AFC">
            <w:pPr>
              <w:pStyle w:val="Listenabsatz"/>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3141" w:type="dxa"/>
          </w:tcPr>
          <w:p w14:paraId="1354ADEC" w14:textId="77777777" w:rsidR="00BC3AFC" w:rsidRPr="007B298A" w:rsidRDefault="00093F89" w:rsidP="00BC3AFC">
            <w:pPr>
              <w:spacing w:after="160" w:line="259" w:lineRule="auto"/>
              <w:contextualSpacing/>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t>BT</w:t>
            </w:r>
            <w:r w:rsidR="00BC3AFC">
              <w:rPr>
                <w:b/>
                <w:color w:val="000000" w:themeColor="text1"/>
              </w:rPr>
              <w:t xml:space="preserve"> 50 50</w:t>
            </w:r>
          </w:p>
          <w:p w14:paraId="32A0EC76" w14:textId="77777777" w:rsidR="00BC3AFC" w:rsidRPr="007B298A" w:rsidRDefault="00BC3AFC" w:rsidP="00BC3AFC">
            <w:pPr>
              <w:spacing w:after="160" w:line="259" w:lineRule="auto"/>
              <w:contextualSpacing/>
              <w:cnfStyle w:val="000000100000" w:firstRow="0" w:lastRow="0" w:firstColumn="0" w:lastColumn="0" w:oddVBand="0" w:evenVBand="0" w:oddHBand="1" w:evenHBand="0" w:firstRowFirstColumn="0" w:firstRowLastColumn="0" w:lastRowFirstColumn="0" w:lastRowLastColumn="0"/>
              <w:rPr>
                <w:b/>
                <w:color w:val="C00000"/>
              </w:rPr>
            </w:pPr>
            <w:r w:rsidRPr="007B298A">
              <w:rPr>
                <w:b/>
                <w:color w:val="C00000"/>
              </w:rPr>
              <w:t>100 ÜB</w:t>
            </w:r>
          </w:p>
          <w:p w14:paraId="629C2768" w14:textId="77777777" w:rsidR="004F4BCC" w:rsidRDefault="00BC3AFC" w:rsidP="00BC3AFC">
            <w:pPr>
              <w:contextualSpacing/>
              <w:cnfStyle w:val="000000100000" w:firstRow="0" w:lastRow="0" w:firstColumn="0" w:lastColumn="0" w:oddVBand="0" w:evenVBand="0" w:oddHBand="1" w:evenHBand="0" w:firstRowFirstColumn="0" w:firstRowLastColumn="0" w:lastRowFirstColumn="0" w:lastRowLastColumn="0"/>
              <w:rPr>
                <w:color w:val="C00000"/>
              </w:rPr>
            </w:pPr>
            <w:r>
              <w:rPr>
                <w:color w:val="C00000"/>
              </w:rPr>
              <w:t>1700 Text</w:t>
            </w:r>
          </w:p>
          <w:p w14:paraId="1BA0B7FF" w14:textId="77777777" w:rsidR="00093F89" w:rsidRPr="008312DA" w:rsidRDefault="00093F89" w:rsidP="00BC3AF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C00000"/>
              </w:rPr>
              <w:t>130 Bild</w:t>
            </w:r>
          </w:p>
        </w:tc>
        <w:tc>
          <w:tcPr>
            <w:tcW w:w="3841" w:type="dxa"/>
          </w:tcPr>
          <w:p w14:paraId="7FBF64BC"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b/>
                <w:color w:val="000000" w:themeColor="text1"/>
                <w:lang w:val="en-US"/>
              </w:rPr>
            </w:pPr>
            <w:r w:rsidRPr="004972DB">
              <w:rPr>
                <w:b/>
                <w:color w:val="000000" w:themeColor="text1"/>
                <w:lang w:val="en-US"/>
              </w:rPr>
              <w:t>Bilder:</w:t>
            </w:r>
          </w:p>
          <w:p w14:paraId="6C887BDA" w14:textId="77777777" w:rsidR="00BC3AFC" w:rsidRPr="00522A54" w:rsidRDefault="00BC3AFC" w:rsidP="00BC3AFC">
            <w:pPr>
              <w:spacing w:after="160" w:line="259"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01-10-S11_G1</w:t>
            </w:r>
          </w:p>
          <w:p w14:paraId="4B044844" w14:textId="77777777" w:rsidR="004F4BCC" w:rsidRDefault="00F9152E"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D23FDE">
              <w:rPr>
                <w:b/>
                <w:noProof/>
                <w:color w:val="000000" w:themeColor="text1"/>
                <w:lang w:eastAsia="de-DE"/>
              </w:rPr>
              <w:drawing>
                <wp:inline distT="0" distB="0" distL="0" distR="0" wp14:anchorId="459B4DBB" wp14:editId="7201E7C1">
                  <wp:extent cx="812800" cy="523805"/>
                  <wp:effectExtent l="0" t="0" r="635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823352" cy="530605"/>
                          </a:xfrm>
                          <a:prstGeom prst="rect">
                            <a:avLst/>
                          </a:prstGeom>
                          <a:noFill/>
                          <a:ln>
                            <a:noFill/>
                          </a:ln>
                        </pic:spPr>
                      </pic:pic>
                    </a:graphicData>
                  </a:graphic>
                </wp:inline>
              </w:drawing>
            </w:r>
          </w:p>
          <w:p w14:paraId="7E552C18" w14:textId="77777777" w:rsidR="004F4BCC" w:rsidRPr="00402EC1"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HA-PR-Resident Evil</w:t>
            </w:r>
          </w:p>
          <w:p w14:paraId="24899B4B"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lang w:val="en-US"/>
              </w:rPr>
            </w:pPr>
          </w:p>
          <w:p w14:paraId="4E17486A" w14:textId="77777777" w:rsidR="00BC3AFC" w:rsidRPr="00522A54" w:rsidRDefault="00BC3AFC" w:rsidP="00BC3AFC">
            <w:pPr>
              <w:spacing w:after="160" w:line="259"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01-10-S11_G2</w:t>
            </w:r>
          </w:p>
          <w:p w14:paraId="6E41DEE0" w14:textId="77777777" w:rsidR="004F4BCC" w:rsidRDefault="00F9152E"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D23FDE">
              <w:rPr>
                <w:b/>
                <w:noProof/>
                <w:color w:val="000000" w:themeColor="text1"/>
                <w:lang w:eastAsia="de-DE"/>
              </w:rPr>
              <w:drawing>
                <wp:inline distT="0" distB="0" distL="0" distR="0" wp14:anchorId="4E24DBBC" wp14:editId="770EA89D">
                  <wp:extent cx="812800" cy="523805"/>
                  <wp:effectExtent l="0" t="0" r="6350" b="0"/>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823352" cy="530605"/>
                          </a:xfrm>
                          <a:prstGeom prst="rect">
                            <a:avLst/>
                          </a:prstGeom>
                          <a:noFill/>
                          <a:ln>
                            <a:noFill/>
                          </a:ln>
                        </pic:spPr>
                      </pic:pic>
                    </a:graphicData>
                  </a:graphic>
                </wp:inline>
              </w:drawing>
            </w:r>
          </w:p>
          <w:p w14:paraId="70102571" w14:textId="77777777" w:rsidR="004F4BCC" w:rsidRPr="00402EC1"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HA-PR-God of War</w:t>
            </w:r>
          </w:p>
          <w:p w14:paraId="367959CF" w14:textId="77777777" w:rsidR="004F4BCC" w:rsidRPr="00B25EC0"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tc>
      </w:tr>
      <w:tr w:rsidR="004F4BCC" w:rsidRPr="00B25EC0" w14:paraId="784EAEE9" w14:textId="77777777" w:rsidTr="004F4BCC">
        <w:trPr>
          <w:trHeight w:val="340"/>
        </w:trPr>
        <w:tc>
          <w:tcPr>
            <w:cnfStyle w:val="001000000000" w:firstRow="0" w:lastRow="0" w:firstColumn="1" w:lastColumn="0" w:oddVBand="0" w:evenVBand="0" w:oddHBand="0" w:evenHBand="0" w:firstRowFirstColumn="0" w:firstRowLastColumn="0" w:lastRowFirstColumn="0" w:lastRowLastColumn="0"/>
            <w:tcW w:w="617" w:type="dxa"/>
          </w:tcPr>
          <w:p w14:paraId="410B6A2F" w14:textId="77777777" w:rsidR="004F4BCC" w:rsidRPr="00B25EC0" w:rsidRDefault="004F4BCC" w:rsidP="004F4BCC">
            <w:pPr>
              <w:contextualSpacing/>
              <w:jc w:val="center"/>
              <w:rPr>
                <w:color w:val="000000" w:themeColor="text1"/>
              </w:rPr>
            </w:pPr>
            <w:r w:rsidRPr="00B25EC0">
              <w:rPr>
                <w:color w:val="000000" w:themeColor="text1"/>
              </w:rPr>
              <w:lastRenderedPageBreak/>
              <w:t>12</w:t>
            </w:r>
          </w:p>
        </w:tc>
        <w:tc>
          <w:tcPr>
            <w:tcW w:w="2111" w:type="dxa"/>
          </w:tcPr>
          <w:p w14:paraId="6DF55D52" w14:textId="77777777" w:rsidR="00BC3AFC" w:rsidRPr="00C57122" w:rsidRDefault="00BC3AFC" w:rsidP="00BC3AFC">
            <w:pPr>
              <w:contextualSpacing/>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t>• Automatisierte Kameraausrichtu</w:t>
            </w:r>
            <w:r w:rsidRPr="00C57122">
              <w:rPr>
                <w:b/>
                <w:color w:val="000000" w:themeColor="text1"/>
              </w:rPr>
              <w:t>ng</w:t>
            </w:r>
          </w:p>
          <w:p w14:paraId="790A013B" w14:textId="77777777" w:rsidR="004F4BCC" w:rsidRPr="00B25EC0" w:rsidRDefault="00BC3AFC" w:rsidP="00BC3AFC">
            <w:pPr>
              <w:contextualSpacing/>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t xml:space="preserve">• Freie </w:t>
            </w:r>
            <w:r w:rsidRPr="00C57122">
              <w:rPr>
                <w:b/>
                <w:color w:val="000000" w:themeColor="text1"/>
              </w:rPr>
              <w:t>Kameraposition</w:t>
            </w:r>
          </w:p>
        </w:tc>
        <w:tc>
          <w:tcPr>
            <w:tcW w:w="5032" w:type="dxa"/>
          </w:tcPr>
          <w:p w14:paraId="0FDE2AC0"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Die Nutzung einer eingeschränkten Kamera ermöglicht es dem Anwender gezielter die 3D-Szene zu betrachten. Jedoch ist der Aufwand genau s</w:t>
            </w:r>
            <w:r w:rsidR="00BC3AFC">
              <w:rPr>
                <w:color w:val="000000" w:themeColor="text1"/>
              </w:rPr>
              <w:t>o</w:t>
            </w:r>
            <w:r>
              <w:rPr>
                <w:color w:val="000000" w:themeColor="text1"/>
              </w:rPr>
              <w:t xml:space="preserve"> groß wie bei einer Kameraanimation. </w:t>
            </w:r>
          </w:p>
          <w:p w14:paraId="591AB408"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p>
          <w:p w14:paraId="70797E28" w14:textId="77777777" w:rsidR="004F4BCC" w:rsidRDefault="004F4BCC" w:rsidP="004F4BCC">
            <w:pPr>
              <w:cnfStyle w:val="000000000000" w:firstRow="0" w:lastRow="0" w:firstColumn="0" w:lastColumn="0" w:oddVBand="0" w:evenVBand="0" w:oddHBand="0" w:evenHBand="0" w:firstRowFirstColumn="0" w:firstRowLastColumn="0" w:lastRowFirstColumn="0" w:lastRowLastColumn="0"/>
            </w:pPr>
            <w:r>
              <w:t xml:space="preserve">Dementsprechend wird </w:t>
            </w:r>
            <w:r w:rsidRPr="00390B30">
              <w:t>alternative Möglichkeit</w:t>
            </w:r>
            <w:r w:rsidR="00BC3AFC">
              <w:t>,</w:t>
            </w:r>
            <w:r w:rsidRPr="00390B30">
              <w:t xml:space="preserve"> neben den vorbereiteten manuellen Kame</w:t>
            </w:r>
            <w:r w:rsidR="00BC3AFC">
              <w:t>raanimationen und Kompositionen,</w:t>
            </w:r>
            <w:r w:rsidRPr="00390B30">
              <w:t xml:space="preserve"> </w:t>
            </w:r>
            <w:r>
              <w:t>entwickelt</w:t>
            </w:r>
            <w:r w:rsidR="00BC3AFC">
              <w:t>. Hierbei handelt es sich</w:t>
            </w:r>
            <w:r w:rsidRPr="00390B30">
              <w:t xml:space="preserve"> </w:t>
            </w:r>
            <w:r w:rsidR="00BC3AFC">
              <w:t xml:space="preserve">um eine </w:t>
            </w:r>
            <w:r>
              <w:t xml:space="preserve">automatisierte </w:t>
            </w:r>
            <w:r w:rsidRPr="00390B30">
              <w:t>3D Pfad Planung</w:t>
            </w:r>
            <w:r w:rsidR="00BC3AFC">
              <w:t>, unter der Nutzung von Algorithmen</w:t>
            </w:r>
            <w:r w:rsidRPr="00390B30">
              <w:t xml:space="preserve">. </w:t>
            </w:r>
          </w:p>
          <w:p w14:paraId="7FE9A9E8" w14:textId="77777777" w:rsidR="004F4BCC" w:rsidRDefault="004F4BCC" w:rsidP="004F4BCC">
            <w:pPr>
              <w:cnfStyle w:val="000000000000" w:firstRow="0" w:lastRow="0" w:firstColumn="0" w:lastColumn="0" w:oddVBand="0" w:evenVBand="0" w:oddHBand="0" w:evenHBand="0" w:firstRowFirstColumn="0" w:firstRowLastColumn="0" w:lastRowFirstColumn="0" w:lastRowLastColumn="0"/>
            </w:pPr>
          </w:p>
          <w:p w14:paraId="42282058" w14:textId="77777777" w:rsidR="004F4BCC" w:rsidRDefault="004F4BCC" w:rsidP="004F4BCC">
            <w:pPr>
              <w:cnfStyle w:val="000000000000" w:firstRow="0" w:lastRow="0" w:firstColumn="0" w:lastColumn="0" w:oddVBand="0" w:evenVBand="0" w:oddHBand="0" w:evenHBand="0" w:firstRowFirstColumn="0" w:firstRowLastColumn="0" w:lastRowFirstColumn="0" w:lastRowLastColumn="0"/>
              <w:rPr>
                <w:color w:val="000000" w:themeColor="text1"/>
              </w:rPr>
            </w:pPr>
            <w:r w:rsidRPr="00390B30">
              <w:t xml:space="preserve">Dazu wird die vorliegende Geometrie der Szene, sowie die Kameraposition in Form von Position und Rotation benötigt. Die Kameraposition und Ausrichtung passt sich anschließend automatisch anhand eines definierten Zielpunktes und des Charakters, der von einem Anwender gesteuert wird, an. Eine Erweiterung des Modells durch die Nutzung weiterer Parameter führt zu einer dynamischeren automatisierten Kameraanimation innerhalb einer Interaktiven Anwendung. Hierbei wird die Kamera abhängig vom jeweiligen Anwendungsziel in bestimmten Szenen, sowie beeinflusst von den Steuermöglichkeiten des Anwenders angepasst </w:t>
            </w:r>
            <w:sdt>
              <w:sdtPr>
                <w:alias w:val="Don't edit this field"/>
                <w:tag w:val="CitaviPlaceholder#4193e2d7-8a7b-4790-b98c-768bbe8eb7e3"/>
                <w:id w:val="1453285351"/>
                <w:placeholder>
                  <w:docPart w:val="0DC90DB1F5C540FB889E1CB23B426BD3"/>
                </w:placeholder>
              </w:sdtPr>
              <w:sdtEndPr/>
              <w:sdtContent>
                <w:r>
                  <w:fldChar w:fldCharType="begin"/>
                </w:r>
                <w:r>
                  <w:instrText>ADDIN CitaviPlaceholder{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}</w:instrText>
                </w:r>
                <w:r>
                  <w:fldChar w:fldCharType="separate"/>
                </w:r>
                <w:r>
                  <w:t>(Burelli 2012, S. 5–7)</w:t>
                </w:r>
                <w:r>
                  <w:fldChar w:fldCharType="end"/>
                </w:r>
                <w:r>
                  <w:t>.</w:t>
                </w:r>
              </w:sdtContent>
            </w:sdt>
          </w:p>
          <w:p w14:paraId="186D9B93" w14:textId="77777777" w:rsidR="004F4BCC" w:rsidRPr="00BC3AFC" w:rsidRDefault="004F4BCC" w:rsidP="00BC3AFC">
            <w:pP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3141" w:type="dxa"/>
          </w:tcPr>
          <w:p w14:paraId="3FF61471" w14:textId="77777777" w:rsidR="00093F89" w:rsidRPr="007B298A" w:rsidRDefault="00093F89" w:rsidP="00093F89">
            <w:pPr>
              <w:spacing w:after="160" w:line="259" w:lineRule="auto"/>
              <w:contextualSpacing/>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t>TB 50 50</w:t>
            </w:r>
          </w:p>
          <w:p w14:paraId="5E7B1C2C" w14:textId="77777777" w:rsidR="00093F89" w:rsidRPr="007B298A" w:rsidRDefault="00093F89" w:rsidP="00093F89">
            <w:pPr>
              <w:spacing w:after="160" w:line="259" w:lineRule="auto"/>
              <w:contextualSpacing/>
              <w:cnfStyle w:val="000000000000" w:firstRow="0" w:lastRow="0" w:firstColumn="0" w:lastColumn="0" w:oddVBand="0" w:evenVBand="0" w:oddHBand="0" w:evenHBand="0" w:firstRowFirstColumn="0" w:firstRowLastColumn="0" w:lastRowFirstColumn="0" w:lastRowLastColumn="0"/>
              <w:rPr>
                <w:b/>
                <w:color w:val="C00000"/>
              </w:rPr>
            </w:pPr>
            <w:r w:rsidRPr="007B298A">
              <w:rPr>
                <w:b/>
                <w:color w:val="C00000"/>
              </w:rPr>
              <w:t>100 ÜB</w:t>
            </w:r>
          </w:p>
          <w:p w14:paraId="33F4BE1E" w14:textId="77777777" w:rsidR="00093F89" w:rsidRDefault="00093F89" w:rsidP="00093F89">
            <w:pPr>
              <w:contextualSpacing/>
              <w:cnfStyle w:val="000000000000" w:firstRow="0" w:lastRow="0" w:firstColumn="0" w:lastColumn="0" w:oddVBand="0" w:evenVBand="0" w:oddHBand="0" w:evenHBand="0" w:firstRowFirstColumn="0" w:firstRowLastColumn="0" w:lastRowFirstColumn="0" w:lastRowLastColumn="0"/>
              <w:rPr>
                <w:color w:val="C00000"/>
              </w:rPr>
            </w:pPr>
            <w:r>
              <w:rPr>
                <w:color w:val="C00000"/>
              </w:rPr>
              <w:t>1700 Text</w:t>
            </w:r>
          </w:p>
          <w:p w14:paraId="4F2E6196" w14:textId="77777777" w:rsidR="004F4BCC" w:rsidRPr="008312DA" w:rsidRDefault="00093F89" w:rsidP="00093F89">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C00000"/>
              </w:rPr>
              <w:t>130 Bild</w:t>
            </w:r>
          </w:p>
        </w:tc>
        <w:tc>
          <w:tcPr>
            <w:tcW w:w="3841" w:type="dxa"/>
          </w:tcPr>
          <w:p w14:paraId="4162856B"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b/>
                <w:color w:val="000000" w:themeColor="text1"/>
                <w:lang w:val="en-US"/>
              </w:rPr>
            </w:pPr>
            <w:r w:rsidRPr="004972DB">
              <w:rPr>
                <w:b/>
                <w:color w:val="000000" w:themeColor="text1"/>
                <w:lang w:val="en-US"/>
              </w:rPr>
              <w:t>Bilder:</w:t>
            </w:r>
          </w:p>
          <w:p w14:paraId="7BA5301C" w14:textId="77777777" w:rsidR="00BC3AFC" w:rsidRPr="00522A54" w:rsidRDefault="00BC3AFC" w:rsidP="00BC3AFC">
            <w:pPr>
              <w:spacing w:after="160" w:line="259"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01-10-S12_B1</w:t>
            </w:r>
          </w:p>
          <w:p w14:paraId="0B33A500"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D23FDE">
              <w:rPr>
                <w:b/>
                <w:noProof/>
                <w:color w:val="000000" w:themeColor="text1"/>
                <w:lang w:eastAsia="de-DE"/>
              </w:rPr>
              <w:drawing>
                <wp:inline distT="0" distB="0" distL="0" distR="0" wp14:anchorId="08678FC4" wp14:editId="08030815">
                  <wp:extent cx="1595258" cy="998290"/>
                  <wp:effectExtent l="0" t="0" r="508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612521" cy="1009093"/>
                          </a:xfrm>
                          <a:prstGeom prst="rect">
                            <a:avLst/>
                          </a:prstGeom>
                          <a:noFill/>
                          <a:ln>
                            <a:noFill/>
                          </a:ln>
                        </pic:spPr>
                      </pic:pic>
                    </a:graphicData>
                  </a:graphic>
                </wp:inline>
              </w:drawing>
            </w:r>
          </w:p>
          <w:p w14:paraId="574DAA2B"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Burelli Variante 1</w:t>
            </w:r>
          </w:p>
          <w:p w14:paraId="5986242A" w14:textId="77777777" w:rsidR="00F9152E" w:rsidRDefault="00F9152E" w:rsidP="00BC3AFC">
            <w:pPr>
              <w:spacing w:after="160" w:line="259"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lang w:val="en-US"/>
              </w:rPr>
            </w:pPr>
          </w:p>
          <w:p w14:paraId="0A26325B" w14:textId="77777777" w:rsidR="00BC3AFC" w:rsidRPr="00522A54" w:rsidRDefault="00BC3AFC" w:rsidP="00BC3AFC">
            <w:pPr>
              <w:spacing w:after="160" w:line="259"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01-10-S12_B2</w:t>
            </w:r>
          </w:p>
          <w:p w14:paraId="76669164"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D23FDE">
              <w:rPr>
                <w:b/>
                <w:noProof/>
                <w:color w:val="000000" w:themeColor="text1"/>
                <w:lang w:eastAsia="de-DE"/>
              </w:rPr>
              <w:drawing>
                <wp:inline distT="0" distB="0" distL="0" distR="0" wp14:anchorId="7759B1BE" wp14:editId="4704B4FE">
                  <wp:extent cx="1510018" cy="947041"/>
                  <wp:effectExtent l="0" t="0" r="0" b="571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517049" cy="951451"/>
                          </a:xfrm>
                          <a:prstGeom prst="rect">
                            <a:avLst/>
                          </a:prstGeom>
                          <a:noFill/>
                          <a:ln>
                            <a:noFill/>
                          </a:ln>
                        </pic:spPr>
                      </pic:pic>
                    </a:graphicData>
                  </a:graphic>
                </wp:inline>
              </w:drawing>
            </w:r>
          </w:p>
          <w:p w14:paraId="57E49C58" w14:textId="77777777" w:rsidR="004F4BCC" w:rsidRPr="00B25EC0"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Burelli Variante 2</w:t>
            </w:r>
          </w:p>
        </w:tc>
      </w:tr>
      <w:tr w:rsidR="004F4BCC" w:rsidRPr="00B25EC0" w14:paraId="609F5EB9" w14:textId="77777777" w:rsidTr="004F4BC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7" w:type="dxa"/>
          </w:tcPr>
          <w:p w14:paraId="7D9923C4" w14:textId="77777777" w:rsidR="004F4BCC" w:rsidRPr="00B25EC0" w:rsidRDefault="004F4BCC" w:rsidP="004F4BCC">
            <w:pPr>
              <w:contextualSpacing/>
              <w:jc w:val="center"/>
              <w:rPr>
                <w:color w:val="000000" w:themeColor="text1"/>
              </w:rPr>
            </w:pPr>
            <w:r w:rsidRPr="00B25EC0">
              <w:rPr>
                <w:color w:val="000000" w:themeColor="text1"/>
              </w:rPr>
              <w:t>13</w:t>
            </w:r>
          </w:p>
        </w:tc>
        <w:tc>
          <w:tcPr>
            <w:tcW w:w="2111" w:type="dxa"/>
          </w:tcPr>
          <w:p w14:paraId="76FE119B" w14:textId="77777777" w:rsidR="004F4BCC" w:rsidRPr="00B25EC0" w:rsidRDefault="004F4BCC" w:rsidP="004F4BCC">
            <w:pPr>
              <w:contextualSpacing/>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t>Freie Kamera in VR</w:t>
            </w:r>
            <w:r w:rsidR="00093F89">
              <w:rPr>
                <w:b/>
                <w:color w:val="000000" w:themeColor="text1"/>
              </w:rPr>
              <w:t>: Zugänglichere Kamerasteuerung mithilfe von VR</w:t>
            </w:r>
          </w:p>
        </w:tc>
        <w:tc>
          <w:tcPr>
            <w:tcW w:w="5032" w:type="dxa"/>
          </w:tcPr>
          <w:p w14:paraId="0BF66DCF" w14:textId="77777777" w:rsidR="004F4BCC" w:rsidRDefault="00093F89"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Der Einsatz von Virtual Reality Brillen und Motion Controllern</w:t>
            </w:r>
            <w:r w:rsidR="004F4BCC">
              <w:rPr>
                <w:color w:val="000000" w:themeColor="text1"/>
              </w:rPr>
              <w:t xml:space="preserve"> ermöglicht es, dass der Anwender noch freier und intuitiver sich in einer 3D-Szene umsehen kann. Dadurch ist jedoch der Entwickler eingeschränkter in den cineastischen Kameraperspektiven. </w:t>
            </w:r>
          </w:p>
          <w:p w14:paraId="07DF537A"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1D92286B" w14:textId="0C5DB94A"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937A85">
              <w:rPr>
                <w:color w:val="000000" w:themeColor="text1"/>
              </w:rPr>
              <w:t>Die Nutzung von VR ermöglicht</w:t>
            </w:r>
            <w:r w:rsidR="006B1795">
              <w:rPr>
                <w:color w:val="000000" w:themeColor="text1"/>
              </w:rPr>
              <w:t xml:space="preserve"> </w:t>
            </w:r>
            <w:r w:rsidRPr="00937A85">
              <w:rPr>
                <w:color w:val="000000" w:themeColor="text1"/>
              </w:rPr>
              <w:t xml:space="preserve">größere Zugänglichkeit einer freien Kamerasteuerung, durch die Kameraausrichtung mithilfe des Kopfes und keines Eingabegerätes. VR wird in den meisten Fällen </w:t>
            </w:r>
            <w:r w:rsidRPr="00937A85">
              <w:rPr>
                <w:color w:val="000000" w:themeColor="text1"/>
              </w:rPr>
              <w:lastRenderedPageBreak/>
              <w:t>verwendet um die Immersion innerhalb einer Anwendung zu verstärken und die</w:t>
            </w:r>
            <w:r>
              <w:rPr>
                <w:color w:val="000000" w:themeColor="text1"/>
              </w:rPr>
              <w:t xml:space="preserve"> </w:t>
            </w:r>
            <w:r w:rsidRPr="00937A85">
              <w:rPr>
                <w:color w:val="000000" w:themeColor="text1"/>
              </w:rPr>
              <w:t>Steuerung zu vereinfachen, dementsprechend wird</w:t>
            </w:r>
            <w:r w:rsidR="006B1795">
              <w:rPr>
                <w:color w:val="000000" w:themeColor="text1"/>
              </w:rPr>
              <w:t>,</w:t>
            </w:r>
            <w:r w:rsidRPr="00937A85">
              <w:rPr>
                <w:color w:val="000000" w:themeColor="text1"/>
              </w:rPr>
              <w:t xml:space="preserve"> </w:t>
            </w:r>
            <w:r w:rsidR="006B1795" w:rsidRPr="00937A85">
              <w:rPr>
                <w:color w:val="000000" w:themeColor="text1"/>
              </w:rPr>
              <w:t>in den meisten Fällen</w:t>
            </w:r>
            <w:r w:rsidR="006B1795">
              <w:rPr>
                <w:color w:val="000000" w:themeColor="text1"/>
              </w:rPr>
              <w:t>,</w:t>
            </w:r>
            <w:r w:rsidR="006B1795" w:rsidRPr="00937A85">
              <w:rPr>
                <w:color w:val="000000" w:themeColor="text1"/>
              </w:rPr>
              <w:t xml:space="preserve"> </w:t>
            </w:r>
            <w:r w:rsidRPr="00937A85">
              <w:rPr>
                <w:color w:val="000000" w:themeColor="text1"/>
              </w:rPr>
              <w:t xml:space="preserve">die erste Person angewendet. </w:t>
            </w:r>
          </w:p>
          <w:p w14:paraId="0B255416"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321780D9" w14:textId="67378248"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937A85">
              <w:rPr>
                <w:color w:val="000000" w:themeColor="text1"/>
              </w:rPr>
              <w:t>Experimente mit anderen Perspektiven werden in Compute</w:t>
            </w:r>
            <w:r>
              <w:rPr>
                <w:color w:val="000000" w:themeColor="text1"/>
              </w:rPr>
              <w:t xml:space="preserve">rspielen auch ausprobiert, damit eine interaktive steuerbare Person dargestellt werden kann. Hierzu gehört die Dritte Person, in der </w:t>
            </w:r>
            <w:r w:rsidR="006B1795">
              <w:rPr>
                <w:color w:val="000000" w:themeColor="text1"/>
              </w:rPr>
              <w:t xml:space="preserve">sich </w:t>
            </w:r>
            <w:r>
              <w:rPr>
                <w:color w:val="000000" w:themeColor="text1"/>
              </w:rPr>
              <w:t>die VR-Kameraposition immer hinter der Figur befindet und sich dadurch cineastische Möglichkeiten ergeben.</w:t>
            </w:r>
          </w:p>
          <w:p w14:paraId="4AB6C8CB"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6141E3EB" w14:textId="3403AADE" w:rsidR="004F4BCC" w:rsidRPr="00B25EC0" w:rsidRDefault="004F4BCC" w:rsidP="006B1795">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Alternativ kann auch die Vogelperspektive eingesetzt werden, in der </w:t>
            </w:r>
            <w:r w:rsidR="006B1795">
              <w:rPr>
                <w:color w:val="000000" w:themeColor="text1"/>
              </w:rPr>
              <w:t xml:space="preserve">sich </w:t>
            </w:r>
            <w:r>
              <w:rPr>
                <w:color w:val="000000" w:themeColor="text1"/>
              </w:rPr>
              <w:t>die VR-Kamera oberhalb der 3D-Szene befindet. Dadurch kann die 3D-Szene wie ein kleines Diorama wirken.</w:t>
            </w:r>
          </w:p>
        </w:tc>
        <w:tc>
          <w:tcPr>
            <w:tcW w:w="3141" w:type="dxa"/>
          </w:tcPr>
          <w:p w14:paraId="37D195D9" w14:textId="77777777" w:rsidR="00F5343D" w:rsidRPr="007B298A" w:rsidRDefault="00F5343D" w:rsidP="00F5343D">
            <w:pPr>
              <w:spacing w:after="160" w:line="259" w:lineRule="auto"/>
              <w:contextualSpacing/>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lastRenderedPageBreak/>
              <w:t>BT 50 50</w:t>
            </w:r>
          </w:p>
          <w:p w14:paraId="7E6E79C0" w14:textId="77777777" w:rsidR="00F5343D" w:rsidRPr="007B298A" w:rsidRDefault="00F5343D" w:rsidP="00F5343D">
            <w:pPr>
              <w:spacing w:after="160" w:line="259" w:lineRule="auto"/>
              <w:contextualSpacing/>
              <w:cnfStyle w:val="000000100000" w:firstRow="0" w:lastRow="0" w:firstColumn="0" w:lastColumn="0" w:oddVBand="0" w:evenVBand="0" w:oddHBand="1" w:evenHBand="0" w:firstRowFirstColumn="0" w:firstRowLastColumn="0" w:lastRowFirstColumn="0" w:lastRowLastColumn="0"/>
              <w:rPr>
                <w:b/>
                <w:color w:val="C00000"/>
              </w:rPr>
            </w:pPr>
            <w:r w:rsidRPr="007B298A">
              <w:rPr>
                <w:b/>
                <w:color w:val="C00000"/>
              </w:rPr>
              <w:t>100 ÜB</w:t>
            </w:r>
          </w:p>
          <w:p w14:paraId="6F41A55F" w14:textId="77777777" w:rsidR="00F5343D" w:rsidRDefault="00F5343D" w:rsidP="00F5343D">
            <w:pPr>
              <w:contextualSpacing/>
              <w:cnfStyle w:val="000000100000" w:firstRow="0" w:lastRow="0" w:firstColumn="0" w:lastColumn="0" w:oddVBand="0" w:evenVBand="0" w:oddHBand="1" w:evenHBand="0" w:firstRowFirstColumn="0" w:firstRowLastColumn="0" w:lastRowFirstColumn="0" w:lastRowLastColumn="0"/>
              <w:rPr>
                <w:color w:val="C00000"/>
              </w:rPr>
            </w:pPr>
            <w:r>
              <w:rPr>
                <w:color w:val="C00000"/>
              </w:rPr>
              <w:t>1700 Text</w:t>
            </w:r>
          </w:p>
          <w:p w14:paraId="447219A2" w14:textId="77777777" w:rsidR="004F4BCC" w:rsidRPr="008312DA" w:rsidRDefault="00F5343D" w:rsidP="00F5343D">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C00000"/>
              </w:rPr>
              <w:t>130 Bild</w:t>
            </w:r>
          </w:p>
        </w:tc>
        <w:tc>
          <w:tcPr>
            <w:tcW w:w="3841" w:type="dxa"/>
          </w:tcPr>
          <w:p w14:paraId="684E39E2"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b/>
                <w:color w:val="000000" w:themeColor="text1"/>
                <w:lang w:val="en-US"/>
              </w:rPr>
            </w:pPr>
            <w:r w:rsidRPr="004972DB">
              <w:rPr>
                <w:b/>
                <w:color w:val="000000" w:themeColor="text1"/>
                <w:lang w:val="en-US"/>
              </w:rPr>
              <w:t>Bilder:</w:t>
            </w:r>
          </w:p>
          <w:p w14:paraId="1C0F91BC" w14:textId="77777777" w:rsidR="00686F67" w:rsidRPr="00522A54" w:rsidRDefault="00686F67" w:rsidP="00686F67">
            <w:pPr>
              <w:spacing w:after="160" w:line="259"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01-10-S13_G1</w:t>
            </w:r>
          </w:p>
          <w:p w14:paraId="1C568BBA"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D23FDE">
              <w:rPr>
                <w:b/>
                <w:noProof/>
                <w:color w:val="000000" w:themeColor="text1"/>
                <w:lang w:eastAsia="de-DE"/>
              </w:rPr>
              <w:drawing>
                <wp:inline distT="0" distB="0" distL="0" distR="0" wp14:anchorId="1AA04E91" wp14:editId="12F2BF6F">
                  <wp:extent cx="1595120" cy="897254"/>
                  <wp:effectExtent l="0" t="0" r="508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620025" cy="911263"/>
                          </a:xfrm>
                          <a:prstGeom prst="rect">
                            <a:avLst/>
                          </a:prstGeom>
                          <a:noFill/>
                          <a:ln>
                            <a:noFill/>
                          </a:ln>
                        </pic:spPr>
                      </pic:pic>
                    </a:graphicData>
                  </a:graphic>
                </wp:inline>
              </w:drawing>
            </w:r>
          </w:p>
          <w:p w14:paraId="3F3B1B6A"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 xml:space="preserve">Job Simulator. Erste Person in VR </w:t>
            </w:r>
            <w:sdt>
              <w:sdtPr>
                <w:rPr>
                  <w:color w:val="000000" w:themeColor="text1"/>
                  <w:lang w:val="en-US"/>
                </w:rPr>
                <w:alias w:val="Don't edit this field"/>
                <w:tag w:val="CitaviPlaceholder#16915d9b-8eeb-42a4-8d47-39d730c3f858"/>
                <w:id w:val="-1603181538"/>
                <w:placeholder>
                  <w:docPart w:val="75953C5ACCB54183AB915250CF1BE141"/>
                </w:placeholder>
              </w:sdtPr>
              <w:sdtEndPr/>
              <w:sdtContent>
                <w:r>
                  <w:rPr>
                    <w:color w:val="000000" w:themeColor="text1"/>
                    <w:lang w:val="en-US"/>
                  </w:rPr>
                  <w:fldChar w:fldCharType="begin"/>
                </w:r>
                <w:r>
                  <w:rPr>
                    <w:color w:val="000000" w:themeColor="text1"/>
                    <w:lang w:val="en-US"/>
                  </w:rPr>
                  <w:instrText>ADDIN CitaviPlaceholder{eyIkaWQiOiIxIiwiRW50cmllcyI6W3siJGlkIjoiMiIsIklkIjoiNDA4N2UzNzQtYjQzMS00N2ZiLWE0MzMtMDE4NzU3M2Y1NjQzIiwiUmFuZ2VMZW5ndGgiOjIwLCJSZWZlcmVuY2VJZCI6IjJlYTA3ZjZlLWI2OWItNGQzMS05YTExLTJhNTUxMTBlMTZlOC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}</w:instrText>
                </w:r>
                <w:r>
                  <w:rPr>
                    <w:color w:val="000000" w:themeColor="text1"/>
                    <w:lang w:val="en-US"/>
                  </w:rPr>
                  <w:fldChar w:fldCharType="separate"/>
                </w:r>
                <w:r>
                  <w:rPr>
                    <w:color w:val="000000" w:themeColor="text1"/>
                    <w:lang w:val="en-US"/>
                  </w:rPr>
                  <w:t>(Job Simulator 2016)</w:t>
                </w:r>
                <w:r>
                  <w:rPr>
                    <w:color w:val="000000" w:themeColor="text1"/>
                    <w:lang w:val="en-US"/>
                  </w:rPr>
                  <w:fldChar w:fldCharType="end"/>
                </w:r>
              </w:sdtContent>
            </w:sdt>
          </w:p>
          <w:p w14:paraId="599777DD"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lang w:val="en-US"/>
              </w:rPr>
            </w:pPr>
          </w:p>
          <w:p w14:paraId="22DE48A1" w14:textId="77777777" w:rsidR="00686F67" w:rsidRPr="00522A54" w:rsidRDefault="00686F67" w:rsidP="00686F67">
            <w:pPr>
              <w:spacing w:after="160" w:line="259"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01-10-S13_G2</w:t>
            </w:r>
          </w:p>
          <w:p w14:paraId="44951F2E"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D23FDE">
              <w:rPr>
                <w:b/>
                <w:noProof/>
                <w:color w:val="000000" w:themeColor="text1"/>
                <w:lang w:eastAsia="de-DE"/>
              </w:rPr>
              <w:lastRenderedPageBreak/>
              <w:drawing>
                <wp:inline distT="0" distB="0" distL="0" distR="0" wp14:anchorId="05A6C5FE" wp14:editId="6A064B62">
                  <wp:extent cx="1644242" cy="926256"/>
                  <wp:effectExtent l="0" t="0" r="0" b="762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686393" cy="950001"/>
                          </a:xfrm>
                          <a:prstGeom prst="rect">
                            <a:avLst/>
                          </a:prstGeom>
                          <a:noFill/>
                          <a:ln>
                            <a:noFill/>
                          </a:ln>
                        </pic:spPr>
                      </pic:pic>
                    </a:graphicData>
                  </a:graphic>
                </wp:inline>
              </w:drawing>
            </w:r>
          </w:p>
          <w:p w14:paraId="27DA079F"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Edge of Nowhere, Dritte Person VR </w:t>
            </w:r>
            <w:sdt>
              <w:sdtPr>
                <w:rPr>
                  <w:color w:val="000000" w:themeColor="text1"/>
                </w:rPr>
                <w:alias w:val="Don't edit this field"/>
                <w:tag w:val="CitaviPlaceholder#338bab8a-0456-4a52-ad64-2e077ee41eaa"/>
                <w:id w:val="475424644"/>
                <w:placeholder>
                  <w:docPart w:val="75953C5ACCB54183AB915250CF1BE141"/>
                </w:placeholder>
              </w:sdtPr>
              <w:sdtEndPr/>
              <w:sdtContent>
                <w:r>
                  <w:rPr>
                    <w:color w:val="000000" w:themeColor="text1"/>
                  </w:rPr>
                  <w:fldChar w:fldCharType="begin"/>
                </w:r>
                <w:r>
                  <w:rPr>
                    <w:color w:val="000000" w:themeColor="text1"/>
                  </w:rPr>
                  <w:instrText>ADDIN CitaviPlaceholder{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}</w:instrText>
                </w:r>
                <w:r>
                  <w:rPr>
                    <w:color w:val="000000" w:themeColor="text1"/>
                  </w:rPr>
                  <w:fldChar w:fldCharType="separate"/>
                </w:r>
                <w:r>
                  <w:rPr>
                    <w:color w:val="000000" w:themeColor="text1"/>
                  </w:rPr>
                  <w:t>(Insomniac Games 2016)</w:t>
                </w:r>
                <w:r>
                  <w:rPr>
                    <w:color w:val="000000" w:themeColor="text1"/>
                  </w:rPr>
                  <w:fldChar w:fldCharType="end"/>
                </w:r>
              </w:sdtContent>
            </w:sdt>
          </w:p>
          <w:p w14:paraId="7263256B" w14:textId="77777777" w:rsidR="004F4BCC" w:rsidRPr="00B25EC0" w:rsidRDefault="004F4BCC" w:rsidP="00093F89">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tc>
      </w:tr>
      <w:tr w:rsidR="004F4BCC" w:rsidRPr="00B25EC0" w14:paraId="39B6AFF5" w14:textId="77777777" w:rsidTr="004F4BCC">
        <w:trPr>
          <w:trHeight w:val="340"/>
        </w:trPr>
        <w:tc>
          <w:tcPr>
            <w:cnfStyle w:val="001000000000" w:firstRow="0" w:lastRow="0" w:firstColumn="1" w:lastColumn="0" w:oddVBand="0" w:evenVBand="0" w:oddHBand="0" w:evenHBand="0" w:firstRowFirstColumn="0" w:firstRowLastColumn="0" w:lastRowFirstColumn="0" w:lastRowLastColumn="0"/>
            <w:tcW w:w="617" w:type="dxa"/>
          </w:tcPr>
          <w:p w14:paraId="5D01CBED" w14:textId="77777777" w:rsidR="004F4BCC" w:rsidRPr="00B25EC0" w:rsidRDefault="004F4BCC" w:rsidP="004F4BCC">
            <w:pPr>
              <w:contextualSpacing/>
              <w:jc w:val="center"/>
              <w:rPr>
                <w:color w:val="000000" w:themeColor="text1"/>
              </w:rPr>
            </w:pPr>
            <w:r w:rsidRPr="00B25EC0">
              <w:rPr>
                <w:color w:val="000000" w:themeColor="text1"/>
              </w:rPr>
              <w:lastRenderedPageBreak/>
              <w:t>14</w:t>
            </w:r>
          </w:p>
        </w:tc>
        <w:tc>
          <w:tcPr>
            <w:tcW w:w="2111" w:type="dxa"/>
          </w:tcPr>
          <w:p w14:paraId="28F93271" w14:textId="77777777" w:rsidR="004F4BCC" w:rsidRPr="00B25EC0" w:rsidRDefault="004F4BCC" w:rsidP="004F4BCC">
            <w:pPr>
              <w:contextualSpacing/>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t>Kamera innerhalb einer  Geovisualisierung</w:t>
            </w:r>
          </w:p>
        </w:tc>
        <w:tc>
          <w:tcPr>
            <w:tcW w:w="5032" w:type="dxa"/>
          </w:tcPr>
          <w:p w14:paraId="7B10EFBD" w14:textId="4FA2D6F3"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Welche Aspekte machen Sinn bei einer Geovisualisierung oder bei einem 3D-Stadtmodell? </w:t>
            </w:r>
            <w:r w:rsidRPr="00937A85">
              <w:rPr>
                <w:color w:val="000000" w:themeColor="text1"/>
              </w:rPr>
              <w:t>Eine Vielzahl an verschiedenen Verfahren wurde vorgestellt, welche überwiegend aus der Spielebranche entstammen. Inwiefern können hierbei 3D-</w:t>
            </w:r>
            <w:r>
              <w:rPr>
                <w:color w:val="000000" w:themeColor="text1"/>
              </w:rPr>
              <w:t>Geovisualisierungen</w:t>
            </w:r>
            <w:r w:rsidRPr="00937A85">
              <w:rPr>
                <w:color w:val="000000" w:themeColor="text1"/>
              </w:rPr>
              <w:t xml:space="preserve"> diese Verfahren für die Ins</w:t>
            </w:r>
            <w:r>
              <w:rPr>
                <w:color w:val="000000" w:themeColor="text1"/>
              </w:rPr>
              <w:t>zenierung ihrer 3D-Szene nutzen?</w:t>
            </w:r>
          </w:p>
          <w:p w14:paraId="53CA2BEE"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p>
          <w:p w14:paraId="0E04367C" w14:textId="2F0CC4CF" w:rsidR="004F4BCC" w:rsidRDefault="000175A8"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ideos von v</w:t>
            </w:r>
            <w:r w:rsidR="004F4BCC" w:rsidRPr="00937A85">
              <w:rPr>
                <w:color w:val="000000" w:themeColor="text1"/>
              </w:rPr>
              <w:t>orgeplante</w:t>
            </w:r>
            <w:r>
              <w:rPr>
                <w:color w:val="000000" w:themeColor="text1"/>
              </w:rPr>
              <w:t>n</w:t>
            </w:r>
            <w:r w:rsidR="004F4BCC" w:rsidRPr="00937A85">
              <w:rPr>
                <w:color w:val="000000" w:themeColor="text1"/>
              </w:rPr>
              <w:t xml:space="preserve"> Kamerafahrten durch 3D-</w:t>
            </w:r>
            <w:r w:rsidR="004F4BCC">
              <w:rPr>
                <w:color w:val="000000" w:themeColor="text1"/>
              </w:rPr>
              <w:t>Geovisualisierungen</w:t>
            </w:r>
            <w:r w:rsidR="004F4BCC" w:rsidRPr="00937A85">
              <w:rPr>
                <w:color w:val="000000" w:themeColor="text1"/>
              </w:rPr>
              <w:t xml:space="preserve"> </w:t>
            </w:r>
            <w:r>
              <w:rPr>
                <w:color w:val="000000" w:themeColor="text1"/>
              </w:rPr>
              <w:t>sind</w:t>
            </w:r>
            <w:r w:rsidR="004F4BCC" w:rsidRPr="00937A85">
              <w:rPr>
                <w:color w:val="000000" w:themeColor="text1"/>
              </w:rPr>
              <w:t xml:space="preserve"> eine der häufigsten</w:t>
            </w:r>
            <w:r w:rsidR="00367EA7">
              <w:rPr>
                <w:color w:val="000000" w:themeColor="text1"/>
              </w:rPr>
              <w:t xml:space="preserve"> </w:t>
            </w:r>
            <w:r w:rsidR="004F4BCC" w:rsidRPr="00937A85">
              <w:rPr>
                <w:color w:val="000000" w:themeColor="text1"/>
              </w:rPr>
              <w:t>Darstellungsformen. In ihrer Darstellung rotiert die Kamera um die 3D-Objekte, oder sie fliegt durch die Szene und über die Gebäude hinweg. Es ist eine Kombination aus Vogelperspektive und starren</w:t>
            </w:r>
            <w:r w:rsidR="00074C60">
              <w:rPr>
                <w:color w:val="000000" w:themeColor="text1"/>
              </w:rPr>
              <w:t>,</w:t>
            </w:r>
            <w:r w:rsidR="004F4BCC" w:rsidRPr="00937A85">
              <w:rPr>
                <w:color w:val="000000" w:themeColor="text1"/>
              </w:rPr>
              <w:t xml:space="preserve"> in der Luft schwebenden Kamerapfaden.  </w:t>
            </w:r>
          </w:p>
          <w:p w14:paraId="52AAF189"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p>
          <w:p w14:paraId="03010158" w14:textId="2E612973"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937A85">
              <w:rPr>
                <w:color w:val="000000" w:themeColor="text1"/>
              </w:rPr>
              <w:t xml:space="preserve">Bei einer geplanten Präsentation eines 3D-Stadtmodells wird hauptsächlich auf vordefinierte Kameraanimationen gesetzt. Damit besitzt der Präsentierende die vollständige Kontrolle über das Gezeigte. Hinzu ist es möglich verschiedenste </w:t>
            </w:r>
            <w:r w:rsidRPr="00937A85">
              <w:rPr>
                <w:color w:val="000000" w:themeColor="text1"/>
              </w:rPr>
              <w:lastRenderedPageBreak/>
              <w:t xml:space="preserve">interessante Perspektiven dem Betrachter mithilfe von Schnitten zu zeigen. Der größte Nachteil dieses Verfahrens ist </w:t>
            </w:r>
            <w:r w:rsidR="00074C60">
              <w:rPr>
                <w:color w:val="000000" w:themeColor="text1"/>
              </w:rPr>
              <w:t>das</w:t>
            </w:r>
            <w:r w:rsidR="00074C60" w:rsidRPr="00937A85">
              <w:rPr>
                <w:color w:val="000000" w:themeColor="text1"/>
              </w:rPr>
              <w:t xml:space="preserve"> </w:t>
            </w:r>
            <w:r w:rsidRPr="00937A85">
              <w:rPr>
                <w:color w:val="000000" w:themeColor="text1"/>
              </w:rPr>
              <w:t>Aufg</w:t>
            </w:r>
            <w:r w:rsidR="00074C60">
              <w:rPr>
                <w:color w:val="000000" w:themeColor="text1"/>
              </w:rPr>
              <w:t>e</w:t>
            </w:r>
            <w:r w:rsidRPr="00937A85">
              <w:rPr>
                <w:color w:val="000000" w:themeColor="text1"/>
              </w:rPr>
              <w:t>be</w:t>
            </w:r>
            <w:r w:rsidR="00074C60">
              <w:rPr>
                <w:color w:val="000000" w:themeColor="text1"/>
              </w:rPr>
              <w:t>n</w:t>
            </w:r>
            <w:r w:rsidRPr="00937A85">
              <w:rPr>
                <w:color w:val="000000" w:themeColor="text1"/>
              </w:rPr>
              <w:t xml:space="preserve"> einer möglichen Interaktivität des Betrachters. </w:t>
            </w:r>
          </w:p>
          <w:p w14:paraId="589D4803" w14:textId="77777777" w:rsidR="00061E73" w:rsidRPr="00B25EC0" w:rsidRDefault="00061E73"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3141" w:type="dxa"/>
          </w:tcPr>
          <w:p w14:paraId="24E07A07" w14:textId="77777777" w:rsidR="00896B5A" w:rsidRPr="007B298A" w:rsidRDefault="00896B5A" w:rsidP="00896B5A">
            <w:pPr>
              <w:spacing w:after="160" w:line="259" w:lineRule="auto"/>
              <w:contextualSpacing/>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lastRenderedPageBreak/>
              <w:t>BT 50 50</w:t>
            </w:r>
          </w:p>
          <w:p w14:paraId="52B62E57" w14:textId="77777777" w:rsidR="00896B5A" w:rsidRPr="007B298A" w:rsidRDefault="00896B5A" w:rsidP="00896B5A">
            <w:pPr>
              <w:spacing w:after="160" w:line="259" w:lineRule="auto"/>
              <w:contextualSpacing/>
              <w:cnfStyle w:val="000000000000" w:firstRow="0" w:lastRow="0" w:firstColumn="0" w:lastColumn="0" w:oddVBand="0" w:evenVBand="0" w:oddHBand="0" w:evenHBand="0" w:firstRowFirstColumn="0" w:firstRowLastColumn="0" w:lastRowFirstColumn="0" w:lastRowLastColumn="0"/>
              <w:rPr>
                <w:b/>
                <w:color w:val="C00000"/>
              </w:rPr>
            </w:pPr>
            <w:r w:rsidRPr="007B298A">
              <w:rPr>
                <w:b/>
                <w:color w:val="C00000"/>
              </w:rPr>
              <w:t>100 ÜB</w:t>
            </w:r>
          </w:p>
          <w:p w14:paraId="321CAA9B" w14:textId="77777777" w:rsidR="00896B5A" w:rsidRDefault="00896B5A" w:rsidP="00896B5A">
            <w:pPr>
              <w:contextualSpacing/>
              <w:cnfStyle w:val="000000000000" w:firstRow="0" w:lastRow="0" w:firstColumn="0" w:lastColumn="0" w:oddVBand="0" w:evenVBand="0" w:oddHBand="0" w:evenHBand="0" w:firstRowFirstColumn="0" w:firstRowLastColumn="0" w:lastRowFirstColumn="0" w:lastRowLastColumn="0"/>
              <w:rPr>
                <w:color w:val="C00000"/>
              </w:rPr>
            </w:pPr>
            <w:r>
              <w:rPr>
                <w:color w:val="C00000"/>
              </w:rPr>
              <w:t>1700 Text</w:t>
            </w:r>
          </w:p>
          <w:p w14:paraId="10C9BE79" w14:textId="77777777" w:rsidR="004F4BCC" w:rsidRPr="008312DA" w:rsidRDefault="00896B5A" w:rsidP="00896B5A">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C00000"/>
              </w:rPr>
              <w:t>130 Bild</w:t>
            </w:r>
          </w:p>
        </w:tc>
        <w:tc>
          <w:tcPr>
            <w:tcW w:w="3841" w:type="dxa"/>
          </w:tcPr>
          <w:p w14:paraId="269CEA58"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b/>
                <w:color w:val="000000" w:themeColor="text1"/>
                <w:lang w:val="en-US"/>
              </w:rPr>
            </w:pPr>
            <w:r w:rsidRPr="004972DB">
              <w:rPr>
                <w:b/>
                <w:color w:val="000000" w:themeColor="text1"/>
                <w:lang w:val="en-US"/>
              </w:rPr>
              <w:t>Bilder:</w:t>
            </w:r>
          </w:p>
          <w:p w14:paraId="6CD70942" w14:textId="77777777" w:rsidR="00686F67" w:rsidRPr="00522A54" w:rsidRDefault="00686F67" w:rsidP="00686F67">
            <w:pPr>
              <w:spacing w:after="160" w:line="259"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01-10-S14_B1</w:t>
            </w:r>
          </w:p>
          <w:p w14:paraId="108B1A45" w14:textId="77777777" w:rsidR="004F4BCC" w:rsidRDefault="00686F67"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D23FDE">
              <w:rPr>
                <w:b/>
                <w:noProof/>
                <w:color w:val="000000" w:themeColor="text1"/>
                <w:lang w:eastAsia="de-DE"/>
              </w:rPr>
              <w:drawing>
                <wp:inline distT="0" distB="0" distL="0" distR="0" wp14:anchorId="0E86CB97" wp14:editId="643D234A">
                  <wp:extent cx="812800" cy="523805"/>
                  <wp:effectExtent l="0" t="0" r="6350" b="0"/>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823352" cy="530605"/>
                          </a:xfrm>
                          <a:prstGeom prst="rect">
                            <a:avLst/>
                          </a:prstGeom>
                          <a:noFill/>
                          <a:ln>
                            <a:noFill/>
                          </a:ln>
                        </pic:spPr>
                      </pic:pic>
                    </a:graphicData>
                  </a:graphic>
                </wp:inline>
              </w:drawing>
            </w:r>
          </w:p>
          <w:p w14:paraId="437B951E"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HA-PR</w:t>
            </w:r>
            <w:r w:rsidR="00896B5A">
              <w:rPr>
                <w:color w:val="000000" w:themeColor="text1"/>
                <w:lang w:val="en-US"/>
              </w:rPr>
              <w:t>—</w:t>
            </w:r>
            <w:r>
              <w:rPr>
                <w:color w:val="000000" w:themeColor="text1"/>
                <w:lang w:val="en-US"/>
              </w:rPr>
              <w:t>Esri</w:t>
            </w:r>
          </w:p>
          <w:p w14:paraId="771487BF" w14:textId="77777777" w:rsidR="00896B5A" w:rsidRDefault="00896B5A"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lang w:val="en-US"/>
              </w:rPr>
            </w:pPr>
          </w:p>
          <w:p w14:paraId="69A8A125" w14:textId="77777777" w:rsidR="00896B5A" w:rsidRPr="00522A54" w:rsidRDefault="00896B5A" w:rsidP="00896B5A">
            <w:pPr>
              <w:spacing w:after="160" w:line="259"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01-10-S14_G1</w:t>
            </w:r>
          </w:p>
          <w:p w14:paraId="053B04E7" w14:textId="77777777" w:rsidR="00896B5A" w:rsidRDefault="00896B5A" w:rsidP="00896B5A">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D23FDE">
              <w:rPr>
                <w:b/>
                <w:noProof/>
                <w:color w:val="000000" w:themeColor="text1"/>
                <w:lang w:eastAsia="de-DE"/>
              </w:rPr>
              <w:drawing>
                <wp:inline distT="0" distB="0" distL="0" distR="0" wp14:anchorId="187FBA02" wp14:editId="770F9652">
                  <wp:extent cx="812800" cy="523805"/>
                  <wp:effectExtent l="0" t="0" r="6350" b="0"/>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823352" cy="530605"/>
                          </a:xfrm>
                          <a:prstGeom prst="rect">
                            <a:avLst/>
                          </a:prstGeom>
                          <a:noFill/>
                          <a:ln>
                            <a:noFill/>
                          </a:ln>
                        </pic:spPr>
                      </pic:pic>
                    </a:graphicData>
                  </a:graphic>
                </wp:inline>
              </w:drawing>
            </w:r>
          </w:p>
          <w:p w14:paraId="4437BA14" w14:textId="77777777" w:rsidR="00896B5A" w:rsidRPr="00402EC1" w:rsidRDefault="00896B5A" w:rsidP="00896B5A">
            <w:pPr>
              <w:contextualSpacing/>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HA-PR--Esri</w:t>
            </w:r>
          </w:p>
          <w:p w14:paraId="28EA78E5" w14:textId="77777777" w:rsidR="00896B5A" w:rsidRPr="00402EC1" w:rsidRDefault="00896B5A"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lang w:val="en-US"/>
              </w:rPr>
            </w:pPr>
          </w:p>
          <w:p w14:paraId="462CA4AF" w14:textId="77777777" w:rsidR="004F4BCC" w:rsidRPr="00B25EC0"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p>
        </w:tc>
      </w:tr>
      <w:tr w:rsidR="004F4BCC" w:rsidRPr="00B25EC0" w14:paraId="50E830A8" w14:textId="77777777" w:rsidTr="004F4BC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7" w:type="dxa"/>
          </w:tcPr>
          <w:p w14:paraId="30891070" w14:textId="77777777" w:rsidR="004F4BCC" w:rsidRPr="00B25EC0" w:rsidRDefault="004F4BCC" w:rsidP="004F4BCC">
            <w:pPr>
              <w:contextualSpacing/>
              <w:jc w:val="center"/>
              <w:rPr>
                <w:color w:val="000000" w:themeColor="text1"/>
              </w:rPr>
            </w:pPr>
            <w:r w:rsidRPr="00B25EC0">
              <w:rPr>
                <w:color w:val="000000" w:themeColor="text1"/>
              </w:rPr>
              <w:t>15</w:t>
            </w:r>
          </w:p>
        </w:tc>
        <w:tc>
          <w:tcPr>
            <w:tcW w:w="2111" w:type="dxa"/>
          </w:tcPr>
          <w:p w14:paraId="154868A4" w14:textId="77777777" w:rsidR="004F4BCC" w:rsidRPr="00B25EC0" w:rsidRDefault="00AF2022" w:rsidP="004F4BCC">
            <w:pPr>
              <w:contextualSpacing/>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t xml:space="preserve">Die </w:t>
            </w:r>
            <w:r w:rsidR="004F4BCC">
              <w:rPr>
                <w:b/>
                <w:color w:val="000000" w:themeColor="text1"/>
              </w:rPr>
              <w:t>Vor und Nachteile einer interaktiven Kamera</w:t>
            </w:r>
          </w:p>
        </w:tc>
        <w:tc>
          <w:tcPr>
            <w:tcW w:w="5032" w:type="dxa"/>
          </w:tcPr>
          <w:p w14:paraId="15E307CA" w14:textId="77777777" w:rsidR="004F4BCC" w:rsidRDefault="00061E73"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Die Nutzung verschiedenster virtueller Kameraperspektiven und Kamerakontrollen ermöglicht eine Vielzahl unterschiedlicher Umsetzungen um Geovisualisierungen darzustellen. Diese Umsetzungen haben jeweils ihre Vor- und Nachteile. Welche Aussagen sind hierzu korrekt?</w:t>
            </w:r>
          </w:p>
          <w:p w14:paraId="41AE8A4D" w14:textId="77777777" w:rsidR="00061E73" w:rsidRDefault="00061E73" w:rsidP="00061E73">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5FFC9578" w14:textId="77777777" w:rsidR="00061E73" w:rsidRPr="0090712F" w:rsidRDefault="00061E73" w:rsidP="00061E73">
            <w:pPr>
              <w:contextualSpacing/>
              <w:cnfStyle w:val="000000100000" w:firstRow="0" w:lastRow="0" w:firstColumn="0" w:lastColumn="0" w:oddVBand="0" w:evenVBand="0" w:oddHBand="1" w:evenHBand="0" w:firstRowFirstColumn="0" w:firstRowLastColumn="0" w:lastRowFirstColumn="0" w:lastRowLastColumn="0"/>
              <w:rPr>
                <w:i/>
                <w:color w:val="000000" w:themeColor="text1"/>
              </w:rPr>
            </w:pPr>
            <w:r>
              <w:rPr>
                <w:i/>
                <w:color w:val="000000" w:themeColor="text1"/>
              </w:rPr>
              <w:t>Wählen Sie eine oder mehrere Antworten aus und bestätigen sie die Eingabe in dem Sie auf die Hand klicken.</w:t>
            </w:r>
          </w:p>
          <w:p w14:paraId="77FF1334" w14:textId="77777777" w:rsidR="00061E73" w:rsidRDefault="00061E73" w:rsidP="00061E73">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0F90A057" w14:textId="77777777" w:rsidR="00061E73" w:rsidRDefault="001B363E" w:rsidP="00061E73">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R</w:t>
            </w:r>
            <w:r w:rsidR="00061E73">
              <w:rPr>
                <w:color w:val="000000" w:themeColor="text1"/>
              </w:rPr>
              <w:t xml:space="preserve">: </w:t>
            </w:r>
            <w:r w:rsidR="0050235E">
              <w:rPr>
                <w:color w:val="000000" w:themeColor="text1"/>
              </w:rPr>
              <w:t>Die Umsetzung gezielter kinematographischer Stilmittel ist bei einer freien Kamerasteuerung nicht möglich.</w:t>
            </w:r>
          </w:p>
          <w:p w14:paraId="3A63D331" w14:textId="77777777" w:rsidR="00061E73" w:rsidRDefault="00061E73" w:rsidP="00061E73">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22A9D160" w14:textId="77777777" w:rsidR="00061E73" w:rsidRDefault="00061E73" w:rsidP="00061E73">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R: </w:t>
            </w:r>
            <w:r w:rsidRPr="00937A85">
              <w:rPr>
                <w:color w:val="000000" w:themeColor="text1"/>
              </w:rPr>
              <w:t>Der Vorteil von interaktiven Anwendungen, ist das Gewinnen einer größeren</w:t>
            </w:r>
            <w:r>
              <w:rPr>
                <w:color w:val="000000" w:themeColor="text1"/>
              </w:rPr>
              <w:t xml:space="preserve"> </w:t>
            </w:r>
            <w:r w:rsidRPr="00937A85">
              <w:rPr>
                <w:color w:val="000000" w:themeColor="text1"/>
              </w:rPr>
              <w:t>Aufmerksamkeit, resultierend aus der benötigten Konzentration des Betrachters der si</w:t>
            </w:r>
            <w:r>
              <w:rPr>
                <w:color w:val="000000" w:themeColor="text1"/>
              </w:rPr>
              <w:t>ch durch den 3D-Raum navigiert.</w:t>
            </w:r>
          </w:p>
          <w:p w14:paraId="67D209CB" w14:textId="77777777" w:rsidR="00061E73" w:rsidRDefault="00061E73" w:rsidP="00061E73">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7FCE9A3E" w14:textId="77777777" w:rsidR="00AF2022" w:rsidRDefault="00AF2022" w:rsidP="00AF2022">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F: Jede Personalität ist mit jeder Kamerasteuerung möglich.</w:t>
            </w:r>
          </w:p>
          <w:p w14:paraId="34003323" w14:textId="77777777" w:rsidR="00AF2022" w:rsidRDefault="00AF2022" w:rsidP="00061E73">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06B68DE0" w14:textId="2820A0CD" w:rsidR="00061E73" w:rsidRDefault="00061E73" w:rsidP="00061E73">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F: </w:t>
            </w:r>
            <w:r w:rsidR="0050235E">
              <w:rPr>
                <w:color w:val="000000" w:themeColor="text1"/>
              </w:rPr>
              <w:t>Eine teilautomatisierte Kamerasteuerung er</w:t>
            </w:r>
            <w:r w:rsidR="00367EA7">
              <w:rPr>
                <w:color w:val="000000" w:themeColor="text1"/>
              </w:rPr>
              <w:t>möglichen mit Point of Interest</w:t>
            </w:r>
            <w:r w:rsidR="0050235E">
              <w:rPr>
                <w:color w:val="000000" w:themeColor="text1"/>
              </w:rPr>
              <w:t xml:space="preserve"> die Hervorhebung relevanter Gebäude, insbesondere in der Vogelperspektive.</w:t>
            </w:r>
          </w:p>
          <w:p w14:paraId="246D7AC8" w14:textId="77777777" w:rsidR="00061E73" w:rsidRDefault="00061E73" w:rsidP="00061E73">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170C0B2C" w14:textId="77777777" w:rsidR="00061E73" w:rsidRPr="0090712F" w:rsidRDefault="00061E73" w:rsidP="00061E73">
            <w:pPr>
              <w:contextualSpacing/>
              <w:cnfStyle w:val="000000100000" w:firstRow="0" w:lastRow="0" w:firstColumn="0" w:lastColumn="0" w:oddVBand="0" w:evenVBand="0" w:oddHBand="1" w:evenHBand="0" w:firstRowFirstColumn="0" w:firstRowLastColumn="0" w:lastRowFirstColumn="0" w:lastRowLastColumn="0"/>
              <w:rPr>
                <w:i/>
                <w:color w:val="2E74B5" w:themeColor="accent1" w:themeShade="BF"/>
              </w:rPr>
            </w:pPr>
            <w:r w:rsidRPr="0090712F">
              <w:rPr>
                <w:i/>
                <w:color w:val="2E74B5" w:themeColor="accent1" w:themeShade="BF"/>
              </w:rPr>
              <w:t>Sie haben die Frage nicht beantwortet!</w:t>
            </w:r>
            <w:r>
              <w:t xml:space="preserve"> </w:t>
            </w:r>
            <w:r w:rsidRPr="0090712F">
              <w:rPr>
                <w:i/>
                <w:color w:val="2E74B5" w:themeColor="accent1" w:themeShade="BF"/>
              </w:rPr>
              <w:t xml:space="preserve">Wählen Sie eine oder mehrere Antworten aus und bestätigen sie die Eingabe in dem Sie auf die Hand </w:t>
            </w:r>
            <w:r>
              <w:rPr>
                <w:i/>
                <w:color w:val="2E74B5" w:themeColor="accent1" w:themeShade="BF"/>
              </w:rPr>
              <w:t>klicken</w:t>
            </w:r>
            <w:r w:rsidRPr="0090712F">
              <w:rPr>
                <w:i/>
                <w:color w:val="2E74B5" w:themeColor="accent1" w:themeShade="BF"/>
              </w:rPr>
              <w:t>.</w:t>
            </w:r>
          </w:p>
          <w:p w14:paraId="44155985" w14:textId="77777777" w:rsidR="00061E73" w:rsidRDefault="00061E73" w:rsidP="00061E73">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0218288C" w14:textId="77777777" w:rsidR="00061E73" w:rsidRDefault="00061E73" w:rsidP="00061E73">
            <w:pPr>
              <w:contextualSpacing/>
              <w:cnfStyle w:val="000000100000" w:firstRow="0" w:lastRow="0" w:firstColumn="0" w:lastColumn="0" w:oddVBand="0" w:evenVBand="0" w:oddHBand="1" w:evenHBand="0" w:firstRowFirstColumn="0" w:firstRowLastColumn="0" w:lastRowFirstColumn="0" w:lastRowLastColumn="0"/>
              <w:rPr>
                <w:b/>
                <w:i/>
                <w:color w:val="00B050"/>
              </w:rPr>
            </w:pPr>
            <w:r w:rsidRPr="00844D51">
              <w:rPr>
                <w:b/>
                <w:i/>
                <w:color w:val="00B050"/>
              </w:rPr>
              <w:lastRenderedPageBreak/>
              <w:t xml:space="preserve">Richtig! </w:t>
            </w:r>
            <w:r w:rsidR="00E67561">
              <w:rPr>
                <w:b/>
                <w:i/>
                <w:color w:val="00B050"/>
              </w:rPr>
              <w:t xml:space="preserve">Teilautomatisierte Kamerasteuerungen ermöglichen erst eine </w:t>
            </w:r>
            <w:r w:rsidR="00AF2022">
              <w:rPr>
                <w:b/>
                <w:i/>
                <w:color w:val="00B050"/>
              </w:rPr>
              <w:t>Kinematographie</w:t>
            </w:r>
            <w:r w:rsidR="00E67561">
              <w:rPr>
                <w:b/>
                <w:i/>
                <w:color w:val="00B050"/>
              </w:rPr>
              <w:t>, außerdem</w:t>
            </w:r>
            <w:r w:rsidR="00AF2022">
              <w:rPr>
                <w:b/>
                <w:i/>
                <w:color w:val="00B050"/>
              </w:rPr>
              <w:t xml:space="preserve"> sind </w:t>
            </w:r>
            <w:r w:rsidR="00E67561">
              <w:rPr>
                <w:b/>
                <w:i/>
                <w:color w:val="00B050"/>
              </w:rPr>
              <w:t xml:space="preserve">sie </w:t>
            </w:r>
            <w:r w:rsidR="00AF2022">
              <w:rPr>
                <w:b/>
                <w:i/>
                <w:color w:val="00B050"/>
              </w:rPr>
              <w:t>für gezielte Betrachtungen aus der Nähe geeignet und wiedersprechen der Vogelperspektive</w:t>
            </w:r>
            <w:r w:rsidR="00E67561">
              <w:rPr>
                <w:b/>
                <w:i/>
                <w:color w:val="00B050"/>
              </w:rPr>
              <w:t>,</w:t>
            </w:r>
            <w:r w:rsidR="00AF2022">
              <w:rPr>
                <w:b/>
                <w:i/>
                <w:color w:val="00B050"/>
              </w:rPr>
              <w:t xml:space="preserve"> die einen großmöglichsten Überblick schafft</w:t>
            </w:r>
            <w:r w:rsidR="00E67561">
              <w:rPr>
                <w:b/>
                <w:i/>
                <w:color w:val="00B050"/>
              </w:rPr>
              <w:t xml:space="preserve">. Die Erste Personalität ist nicht geeignet für eine automatisierte Kameraausrichtung, der Anwender könnte sich schwerer durch den Raum navigieren. </w:t>
            </w:r>
          </w:p>
          <w:p w14:paraId="73D8458B" w14:textId="77777777" w:rsidR="00061E73" w:rsidRDefault="00061E73" w:rsidP="00061E73">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p w14:paraId="4AF0D8AA" w14:textId="77777777" w:rsidR="00061E73" w:rsidRDefault="00061E73" w:rsidP="00061E73">
            <w:pPr>
              <w:contextualSpacing/>
              <w:cnfStyle w:val="000000100000" w:firstRow="0" w:lastRow="0" w:firstColumn="0" w:lastColumn="0" w:oddVBand="0" w:evenVBand="0" w:oddHBand="1" w:evenHBand="0" w:firstRowFirstColumn="0" w:firstRowLastColumn="0" w:lastRowFirstColumn="0" w:lastRowLastColumn="0"/>
              <w:rPr>
                <w:b/>
                <w:i/>
                <w:color w:val="C00000"/>
              </w:rPr>
            </w:pPr>
            <w:r>
              <w:rPr>
                <w:b/>
                <w:i/>
                <w:color w:val="C00000"/>
              </w:rPr>
              <w:t xml:space="preserve">Falsch! </w:t>
            </w:r>
            <w:r w:rsidR="00E67561" w:rsidRPr="00E67561">
              <w:rPr>
                <w:b/>
                <w:i/>
                <w:color w:val="C00000"/>
              </w:rPr>
              <w:t>Teilautomatisierte Kamerasteuerungen ermöglichen erst eine Kinematographie, außerdem sind sie für gezielte Betrachtungen aus der Nähe geeignet und wiedersprechen der Vogelperspektive, die einen großmöglichsten Überblick schafft. Die Erste Personalität ist nicht geeignet für eine automatisierte Kameraausrichtung, der Anwender könnte sich schwerer durch den Raum navigieren.</w:t>
            </w:r>
          </w:p>
          <w:p w14:paraId="14B4C335" w14:textId="77777777" w:rsidR="004F4BCC" w:rsidRPr="00B25EC0" w:rsidRDefault="004F4BCC" w:rsidP="00061E73">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3141" w:type="dxa"/>
          </w:tcPr>
          <w:p w14:paraId="75B18CBC" w14:textId="77777777" w:rsidR="00AF2022" w:rsidRPr="00522A54" w:rsidRDefault="00596832" w:rsidP="00AF2022">
            <w:pPr>
              <w:spacing w:after="160" w:line="259" w:lineRule="auto"/>
              <w:contextualSpacing/>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lastRenderedPageBreak/>
              <w:t xml:space="preserve">BT 30 </w:t>
            </w:r>
            <w:r w:rsidR="00AF2022">
              <w:rPr>
                <w:b/>
                <w:color w:val="000000" w:themeColor="text1"/>
              </w:rPr>
              <w:t>7</w:t>
            </w:r>
            <w:r>
              <w:rPr>
                <w:b/>
                <w:color w:val="000000" w:themeColor="text1"/>
              </w:rPr>
              <w:t>0</w:t>
            </w:r>
            <w:r w:rsidR="00AF2022" w:rsidRPr="00522A54">
              <w:rPr>
                <w:b/>
                <w:color w:val="000000" w:themeColor="text1"/>
              </w:rPr>
              <w:t xml:space="preserve"> MC</w:t>
            </w:r>
          </w:p>
          <w:p w14:paraId="37710940" w14:textId="77777777" w:rsidR="00AF2022" w:rsidRPr="00522A54" w:rsidRDefault="00AF2022" w:rsidP="00AF2022">
            <w:pPr>
              <w:spacing w:after="160" w:line="259" w:lineRule="auto"/>
              <w:contextualSpacing/>
              <w:cnfStyle w:val="000000100000" w:firstRow="0" w:lastRow="0" w:firstColumn="0" w:lastColumn="0" w:oddVBand="0" w:evenVBand="0" w:oddHBand="1" w:evenHBand="0" w:firstRowFirstColumn="0" w:firstRowLastColumn="0" w:lastRowFirstColumn="0" w:lastRowLastColumn="0"/>
              <w:rPr>
                <w:b/>
                <w:color w:val="C00000"/>
              </w:rPr>
            </w:pPr>
            <w:r>
              <w:rPr>
                <w:b/>
                <w:color w:val="C00000"/>
              </w:rPr>
              <w:t>15</w:t>
            </w:r>
            <w:r w:rsidRPr="00522A54">
              <w:rPr>
                <w:b/>
                <w:color w:val="C00000"/>
              </w:rPr>
              <w:t>0 ÜB</w:t>
            </w:r>
          </w:p>
          <w:p w14:paraId="067CA6F5" w14:textId="77777777" w:rsidR="00AF2022" w:rsidRPr="00522A54" w:rsidRDefault="00AF2022" w:rsidP="00AF2022">
            <w:pPr>
              <w:spacing w:after="160" w:line="259" w:lineRule="auto"/>
              <w:contextualSpacing/>
              <w:cnfStyle w:val="000000100000" w:firstRow="0" w:lastRow="0" w:firstColumn="0" w:lastColumn="0" w:oddVBand="0" w:evenVBand="0" w:oddHBand="1" w:evenHBand="0" w:firstRowFirstColumn="0" w:firstRowLastColumn="0" w:lastRowFirstColumn="0" w:lastRowLastColumn="0"/>
              <w:rPr>
                <w:color w:val="C00000"/>
              </w:rPr>
            </w:pPr>
            <w:r>
              <w:rPr>
                <w:color w:val="C00000"/>
              </w:rPr>
              <w:t>39</w:t>
            </w:r>
            <w:r w:rsidRPr="00522A54">
              <w:rPr>
                <w:color w:val="C00000"/>
              </w:rPr>
              <w:t>0 Text</w:t>
            </w:r>
          </w:p>
          <w:p w14:paraId="771DBC26" w14:textId="77777777" w:rsidR="00AF2022" w:rsidRPr="00522A54" w:rsidRDefault="00AF2022" w:rsidP="00AF2022">
            <w:pPr>
              <w:spacing w:after="160" w:line="259" w:lineRule="auto"/>
              <w:contextualSpacing/>
              <w:cnfStyle w:val="000000100000" w:firstRow="0" w:lastRow="0" w:firstColumn="0" w:lastColumn="0" w:oddVBand="0" w:evenVBand="0" w:oddHBand="1" w:evenHBand="0" w:firstRowFirstColumn="0" w:firstRowLastColumn="0" w:lastRowFirstColumn="0" w:lastRowLastColumn="0"/>
              <w:rPr>
                <w:i/>
                <w:color w:val="C00000"/>
              </w:rPr>
            </w:pPr>
            <w:r>
              <w:rPr>
                <w:i/>
                <w:color w:val="C00000"/>
              </w:rPr>
              <w:t>4x 42</w:t>
            </w:r>
            <w:r w:rsidRPr="00522A54">
              <w:rPr>
                <w:i/>
                <w:color w:val="C00000"/>
              </w:rPr>
              <w:t>0 Int</w:t>
            </w:r>
          </w:p>
          <w:p w14:paraId="4AC7F205" w14:textId="77777777" w:rsidR="00AF2022" w:rsidRPr="00522A54" w:rsidRDefault="00AF2022" w:rsidP="00AF2022">
            <w:pPr>
              <w:spacing w:after="160" w:line="259" w:lineRule="auto"/>
              <w:contextualSpacing/>
              <w:cnfStyle w:val="000000100000" w:firstRow="0" w:lastRow="0" w:firstColumn="0" w:lastColumn="0" w:oddVBand="0" w:evenVBand="0" w:oddHBand="1" w:evenHBand="0" w:firstRowFirstColumn="0" w:firstRowLastColumn="0" w:lastRowFirstColumn="0" w:lastRowLastColumn="0"/>
              <w:rPr>
                <w:color w:val="C00000"/>
              </w:rPr>
            </w:pPr>
            <w:r>
              <w:rPr>
                <w:color w:val="C00000"/>
              </w:rPr>
              <w:t>Je 15</w:t>
            </w:r>
            <w:r w:rsidRPr="00522A54">
              <w:rPr>
                <w:color w:val="C00000"/>
              </w:rPr>
              <w:t>0 Frage</w:t>
            </w:r>
          </w:p>
          <w:p w14:paraId="739C792A" w14:textId="77777777" w:rsidR="00AF2022" w:rsidRPr="00522A54" w:rsidRDefault="00AF2022" w:rsidP="00AF2022">
            <w:pPr>
              <w:spacing w:after="160" w:line="259" w:lineRule="auto"/>
              <w:contextualSpacing/>
              <w:cnfStyle w:val="000000100000" w:firstRow="0" w:lastRow="0" w:firstColumn="0" w:lastColumn="0" w:oddVBand="0" w:evenVBand="0" w:oddHBand="1" w:evenHBand="0" w:firstRowFirstColumn="0" w:firstRowLastColumn="0" w:lastRowFirstColumn="0" w:lastRowLastColumn="0"/>
              <w:rPr>
                <w:color w:val="FFFFFF" w:themeColor="background1"/>
                <w:shd w:val="clear" w:color="auto" w:fill="00BC3F"/>
              </w:rPr>
            </w:pPr>
          </w:p>
          <w:p w14:paraId="54E127CF" w14:textId="77777777" w:rsidR="00AF2022" w:rsidRPr="00522A54" w:rsidRDefault="00AF2022" w:rsidP="00AF2022">
            <w:pPr>
              <w:spacing w:after="160" w:line="259" w:lineRule="auto"/>
              <w:contextualSpacing/>
              <w:cnfStyle w:val="000000100000" w:firstRow="0" w:lastRow="0" w:firstColumn="0" w:lastColumn="0" w:oddVBand="0" w:evenVBand="0" w:oddHBand="1" w:evenHBand="0" w:firstRowFirstColumn="0" w:firstRowLastColumn="0" w:lastRowFirstColumn="0" w:lastRowLastColumn="0"/>
              <w:rPr>
                <w:color w:val="FFFFFF" w:themeColor="background1"/>
                <w:shd w:val="clear" w:color="auto" w:fill="00F251"/>
              </w:rPr>
            </w:pPr>
            <w:r w:rsidRPr="00522A54">
              <w:rPr>
                <w:color w:val="FFFFFF" w:themeColor="background1"/>
                <w:shd w:val="clear" w:color="auto" w:fill="00BC3F"/>
              </w:rPr>
              <w:t>FRAGE</w:t>
            </w:r>
            <w:r w:rsidRPr="00522A54">
              <w:rPr>
                <w:color w:val="FFFFFF" w:themeColor="background1"/>
                <w:shd w:val="clear" w:color="auto" w:fill="00F251"/>
              </w:rPr>
              <w:t xml:space="preserve">     </w:t>
            </w:r>
          </w:p>
          <w:p w14:paraId="5CC10B3C" w14:textId="77777777" w:rsidR="004F4BCC" w:rsidRPr="00B25EC0" w:rsidRDefault="004F4BCC" w:rsidP="004F4BCC">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3841" w:type="dxa"/>
          </w:tcPr>
          <w:p w14:paraId="74D8F13C" w14:textId="77777777" w:rsidR="004F4BCC" w:rsidRDefault="004F4BCC" w:rsidP="004F4BCC">
            <w:pPr>
              <w:contextualSpacing/>
              <w:cnfStyle w:val="000000100000" w:firstRow="0" w:lastRow="0" w:firstColumn="0" w:lastColumn="0" w:oddVBand="0" w:evenVBand="0" w:oddHBand="1" w:evenHBand="0" w:firstRowFirstColumn="0" w:firstRowLastColumn="0" w:lastRowFirstColumn="0" w:lastRowLastColumn="0"/>
              <w:rPr>
                <w:b/>
                <w:color w:val="000000" w:themeColor="text1"/>
                <w:lang w:val="en-US"/>
              </w:rPr>
            </w:pPr>
            <w:r w:rsidRPr="004972DB">
              <w:rPr>
                <w:b/>
                <w:color w:val="000000" w:themeColor="text1"/>
                <w:lang w:val="en-US"/>
              </w:rPr>
              <w:t>Bilder:</w:t>
            </w:r>
          </w:p>
          <w:p w14:paraId="41AB6EFA" w14:textId="77777777" w:rsidR="00686F67" w:rsidRPr="00522A54" w:rsidRDefault="00686F67" w:rsidP="00686F67">
            <w:pPr>
              <w:spacing w:after="160" w:line="259"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01-10-S15_B1</w:t>
            </w:r>
          </w:p>
          <w:p w14:paraId="68CD411D" w14:textId="77777777" w:rsidR="00AF2022" w:rsidRPr="00522A54" w:rsidRDefault="00AF2022" w:rsidP="00AF2022">
            <w:pPr>
              <w:spacing w:after="160" w:line="259"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522A54">
              <w:rPr>
                <w:b/>
                <w:noProof/>
                <w:color w:val="000000" w:themeColor="text1"/>
                <w:lang w:eastAsia="de-DE"/>
              </w:rPr>
              <w:drawing>
                <wp:inline distT="0" distB="0" distL="0" distR="0" wp14:anchorId="2C06BF73" wp14:editId="19EB7BC4">
                  <wp:extent cx="823352" cy="530604"/>
                  <wp:effectExtent l="0" t="0" r="0" b="317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23352" cy="530604"/>
                          </a:xfrm>
                          <a:prstGeom prst="rect">
                            <a:avLst/>
                          </a:prstGeom>
                          <a:noFill/>
                          <a:ln>
                            <a:noFill/>
                          </a:ln>
                        </pic:spPr>
                      </pic:pic>
                    </a:graphicData>
                  </a:graphic>
                </wp:inline>
              </w:drawing>
            </w:r>
          </w:p>
          <w:p w14:paraId="2547DCA3" w14:textId="77777777" w:rsidR="004F4BCC" w:rsidRPr="00B25EC0" w:rsidRDefault="00AF2022" w:rsidP="00AF2022">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522A54">
              <w:rPr>
                <w:color w:val="000000" w:themeColor="text1"/>
              </w:rPr>
              <w:t>CC0 Bild – Fragebild</w:t>
            </w:r>
          </w:p>
        </w:tc>
      </w:tr>
      <w:tr w:rsidR="004F4BCC" w:rsidRPr="00B25EC0" w14:paraId="2031D250" w14:textId="77777777" w:rsidTr="004F4BCC">
        <w:trPr>
          <w:trHeight w:val="340"/>
        </w:trPr>
        <w:tc>
          <w:tcPr>
            <w:cnfStyle w:val="001000000000" w:firstRow="0" w:lastRow="0" w:firstColumn="1" w:lastColumn="0" w:oddVBand="0" w:evenVBand="0" w:oddHBand="0" w:evenHBand="0" w:firstRowFirstColumn="0" w:firstRowLastColumn="0" w:lastRowFirstColumn="0" w:lastRowLastColumn="0"/>
            <w:tcW w:w="617" w:type="dxa"/>
          </w:tcPr>
          <w:p w14:paraId="769F75E5" w14:textId="77777777" w:rsidR="004F4BCC" w:rsidRPr="00B25EC0" w:rsidRDefault="004F4BCC" w:rsidP="004F4BCC">
            <w:pPr>
              <w:contextualSpacing/>
              <w:jc w:val="center"/>
              <w:rPr>
                <w:color w:val="000000" w:themeColor="text1"/>
              </w:rPr>
            </w:pPr>
            <w:r w:rsidRPr="00B25EC0">
              <w:rPr>
                <w:color w:val="000000" w:themeColor="text1"/>
              </w:rPr>
              <w:t>16</w:t>
            </w:r>
          </w:p>
        </w:tc>
        <w:tc>
          <w:tcPr>
            <w:tcW w:w="2111" w:type="dxa"/>
          </w:tcPr>
          <w:p w14:paraId="5E7ABC5D" w14:textId="77777777" w:rsidR="004F4BCC" w:rsidRPr="00B25EC0" w:rsidRDefault="00896B5A" w:rsidP="00896B5A">
            <w:pPr>
              <w:contextualSpacing/>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t>Die Notwendigkeit des Kontexts, für den Einsatz der richtigen Kamera</w:t>
            </w:r>
          </w:p>
        </w:tc>
        <w:tc>
          <w:tcPr>
            <w:tcW w:w="5032" w:type="dxa"/>
          </w:tcPr>
          <w:p w14:paraId="25992476" w14:textId="1FECE60B"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937A85">
              <w:rPr>
                <w:color w:val="000000" w:themeColor="text1"/>
              </w:rPr>
              <w:t xml:space="preserve">Die Nutzung welche Form der Kamerakontrolle am geeignetsten ist, ist von dem Ziel, der Anwendung und </w:t>
            </w:r>
            <w:r w:rsidR="00091266">
              <w:rPr>
                <w:color w:val="000000" w:themeColor="text1"/>
              </w:rPr>
              <w:t>der Zielgruppe</w:t>
            </w:r>
            <w:r w:rsidRPr="00937A85">
              <w:rPr>
                <w:color w:val="000000" w:themeColor="text1"/>
              </w:rPr>
              <w:t xml:space="preserve"> abhängig. Unterschiedliche Aspekte müssen jeweils beachtet werden, in Abhängigkeit von der virtuellen Personalität</w:t>
            </w:r>
            <w:r w:rsidR="00091266">
              <w:rPr>
                <w:color w:val="000000" w:themeColor="text1"/>
              </w:rPr>
              <w:t>,</w:t>
            </w:r>
            <w:r w:rsidRPr="00937A85">
              <w:rPr>
                <w:color w:val="000000" w:themeColor="text1"/>
              </w:rPr>
              <w:t xml:space="preserve"> </w:t>
            </w:r>
            <w:r w:rsidR="00074C60">
              <w:rPr>
                <w:color w:val="000000" w:themeColor="text1"/>
              </w:rPr>
              <w:t>welche</w:t>
            </w:r>
            <w:r w:rsidR="00074C60" w:rsidRPr="00937A85">
              <w:rPr>
                <w:color w:val="000000" w:themeColor="text1"/>
              </w:rPr>
              <w:t xml:space="preserve"> </w:t>
            </w:r>
            <w:r w:rsidRPr="00937A85">
              <w:rPr>
                <w:color w:val="000000" w:themeColor="text1"/>
              </w:rPr>
              <w:t xml:space="preserve">die Kamera annimmt. Auch die Einschränkungen und </w:t>
            </w:r>
            <w:r w:rsidR="00091266">
              <w:rPr>
                <w:color w:val="000000" w:themeColor="text1"/>
              </w:rPr>
              <w:t>Festlegungen der Navigationssteuerung</w:t>
            </w:r>
            <w:r w:rsidRPr="00937A85">
              <w:rPr>
                <w:color w:val="000000" w:themeColor="text1"/>
              </w:rPr>
              <w:t xml:space="preserve"> die der Ersteller für die Kamera innerhalb des 3D-</w:t>
            </w:r>
            <w:r>
              <w:rPr>
                <w:color w:val="000000" w:themeColor="text1"/>
              </w:rPr>
              <w:t>Modells</w:t>
            </w:r>
            <w:r w:rsidRPr="00937A85">
              <w:rPr>
                <w:color w:val="000000" w:themeColor="text1"/>
              </w:rPr>
              <w:t xml:space="preserve"> vornimm</w:t>
            </w:r>
            <w:r>
              <w:rPr>
                <w:color w:val="000000" w:themeColor="text1"/>
              </w:rPr>
              <w:t>t müssen berücksichtigt werden.</w:t>
            </w:r>
          </w:p>
          <w:p w14:paraId="7F189330" w14:textId="77777777" w:rsidR="004F4BCC" w:rsidRPr="00937A85"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p>
          <w:p w14:paraId="6CD38DD9" w14:textId="6F029693"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937A85">
              <w:rPr>
                <w:color w:val="000000" w:themeColor="text1"/>
              </w:rPr>
              <w:t>Vorgefertigte Kameraanimationen bieten für Präsentationen und Auftritte auf Videoplattformen die strukturierteste Form der Darstellung von 3D-</w:t>
            </w:r>
            <w:r>
              <w:rPr>
                <w:color w:val="000000" w:themeColor="text1"/>
              </w:rPr>
              <w:t>Geovisualisierungen</w:t>
            </w:r>
            <w:r w:rsidRPr="00937A85">
              <w:rPr>
                <w:color w:val="000000" w:themeColor="text1"/>
              </w:rPr>
              <w:t xml:space="preserve">. </w:t>
            </w:r>
            <w:r w:rsidR="00B5661B">
              <w:rPr>
                <w:color w:val="000000" w:themeColor="text1"/>
              </w:rPr>
              <w:t>Allerdings</w:t>
            </w:r>
            <w:r w:rsidR="00074C60" w:rsidRPr="00937A85">
              <w:rPr>
                <w:color w:val="000000" w:themeColor="text1"/>
              </w:rPr>
              <w:t xml:space="preserve"> </w:t>
            </w:r>
            <w:r w:rsidR="00091266">
              <w:rPr>
                <w:color w:val="000000" w:themeColor="text1"/>
              </w:rPr>
              <w:t xml:space="preserve">kann eine </w:t>
            </w:r>
            <w:r w:rsidRPr="00937A85">
              <w:rPr>
                <w:color w:val="000000" w:themeColor="text1"/>
              </w:rPr>
              <w:t xml:space="preserve">interaktive </w:t>
            </w:r>
            <w:r w:rsidR="00091266">
              <w:rPr>
                <w:color w:val="000000" w:themeColor="text1"/>
              </w:rPr>
              <w:t>Kameranavigation innerhalb eines 3D-</w:t>
            </w:r>
            <w:r w:rsidRPr="00937A85">
              <w:rPr>
                <w:color w:val="000000" w:themeColor="text1"/>
              </w:rPr>
              <w:t>Modell</w:t>
            </w:r>
            <w:r w:rsidR="00091266">
              <w:rPr>
                <w:color w:val="000000" w:themeColor="text1"/>
              </w:rPr>
              <w:t>s</w:t>
            </w:r>
            <w:r w:rsidR="00B5661B">
              <w:rPr>
                <w:color w:val="000000" w:themeColor="text1"/>
              </w:rPr>
              <w:t>,</w:t>
            </w:r>
            <w:r w:rsidRPr="00937A85">
              <w:rPr>
                <w:color w:val="000000" w:themeColor="text1"/>
              </w:rPr>
              <w:t xml:space="preserve"> </w:t>
            </w:r>
            <w:r w:rsidR="00B5661B">
              <w:rPr>
                <w:color w:val="000000" w:themeColor="text1"/>
              </w:rPr>
              <w:t xml:space="preserve">im Vergleich zu einem Video, </w:t>
            </w:r>
            <w:r>
              <w:rPr>
                <w:color w:val="000000" w:themeColor="text1"/>
              </w:rPr>
              <w:t>die größ</w:t>
            </w:r>
            <w:r w:rsidR="00091266">
              <w:rPr>
                <w:color w:val="000000" w:themeColor="text1"/>
              </w:rPr>
              <w:t>ere</w:t>
            </w:r>
            <w:r>
              <w:rPr>
                <w:color w:val="000000" w:themeColor="text1"/>
              </w:rPr>
              <w:t xml:space="preserve"> Freiheit bieten</w:t>
            </w:r>
            <w:r w:rsidR="00074C60">
              <w:rPr>
                <w:color w:val="000000" w:themeColor="text1"/>
              </w:rPr>
              <w:t>.</w:t>
            </w:r>
            <w:r w:rsidR="00B5661B">
              <w:rPr>
                <w:color w:val="000000" w:themeColor="text1"/>
              </w:rPr>
              <w:t xml:space="preserve"> Sie kann</w:t>
            </w:r>
            <w:r w:rsidR="00091266">
              <w:rPr>
                <w:color w:val="000000" w:themeColor="text1"/>
              </w:rPr>
              <w:t xml:space="preserve"> </w:t>
            </w:r>
            <w:r>
              <w:rPr>
                <w:color w:val="000000" w:themeColor="text1"/>
              </w:rPr>
              <w:t xml:space="preserve">jedoch </w:t>
            </w:r>
            <w:r w:rsidRPr="00937A85">
              <w:rPr>
                <w:color w:val="000000" w:themeColor="text1"/>
              </w:rPr>
              <w:t xml:space="preserve">umständlich </w:t>
            </w:r>
            <w:r w:rsidR="00091266">
              <w:rPr>
                <w:color w:val="000000" w:themeColor="text1"/>
              </w:rPr>
              <w:t xml:space="preserve">in ihrer Bedienung </w:t>
            </w:r>
            <w:r w:rsidR="00686F67">
              <w:rPr>
                <w:color w:val="000000" w:themeColor="text1"/>
              </w:rPr>
              <w:t xml:space="preserve">für unerfahrene Anwender </w:t>
            </w:r>
            <w:r w:rsidR="00091266">
              <w:rPr>
                <w:color w:val="000000" w:themeColor="text1"/>
              </w:rPr>
              <w:t xml:space="preserve">sein </w:t>
            </w:r>
            <w:r w:rsidRPr="00937A85">
              <w:rPr>
                <w:color w:val="000000" w:themeColor="text1"/>
              </w:rPr>
              <w:t>und nicht nur idealisierte Perspektiven</w:t>
            </w:r>
            <w:r>
              <w:rPr>
                <w:color w:val="000000" w:themeColor="text1"/>
              </w:rPr>
              <w:t xml:space="preserve"> der Visualisierung werden</w:t>
            </w:r>
            <w:r w:rsidRPr="00937A85">
              <w:rPr>
                <w:color w:val="000000" w:themeColor="text1"/>
              </w:rPr>
              <w:t xml:space="preserve"> dar</w:t>
            </w:r>
            <w:r>
              <w:rPr>
                <w:color w:val="000000" w:themeColor="text1"/>
              </w:rPr>
              <w:t>gestellt</w:t>
            </w:r>
            <w:r w:rsidRPr="00937A85">
              <w:rPr>
                <w:color w:val="000000" w:themeColor="text1"/>
              </w:rPr>
              <w:t xml:space="preserve">. </w:t>
            </w:r>
            <w:r>
              <w:rPr>
                <w:color w:val="000000" w:themeColor="text1"/>
              </w:rPr>
              <w:lastRenderedPageBreak/>
              <w:t>VR-</w:t>
            </w:r>
            <w:r w:rsidR="00686F67">
              <w:rPr>
                <w:color w:val="000000" w:themeColor="text1"/>
              </w:rPr>
              <w:t xml:space="preserve">Steuerung </w:t>
            </w:r>
            <w:r>
              <w:rPr>
                <w:color w:val="000000" w:themeColor="text1"/>
              </w:rPr>
              <w:t>k</w:t>
            </w:r>
            <w:r w:rsidR="00686F67">
              <w:rPr>
                <w:color w:val="000000" w:themeColor="text1"/>
              </w:rPr>
              <w:t>ann</w:t>
            </w:r>
            <w:r>
              <w:rPr>
                <w:color w:val="000000" w:themeColor="text1"/>
              </w:rPr>
              <w:t xml:space="preserve"> die Kameraausrichtung jedoch für den Anwender vereinfachen</w:t>
            </w:r>
            <w:r w:rsidR="00686F67">
              <w:rPr>
                <w:color w:val="000000" w:themeColor="text1"/>
              </w:rPr>
              <w:t>.</w:t>
            </w:r>
          </w:p>
          <w:p w14:paraId="0AF5AFF4"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p>
          <w:p w14:paraId="0E6BC955"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Einschränkungen in der Kameraposition oder Kameraausrichtung ermöglichen eine Mischung aus Freiheit des Anwenders und Inszenierung der 3D-Geovisualisierung.</w:t>
            </w:r>
            <w:r w:rsidR="00686F67">
              <w:rPr>
                <w:color w:val="000000" w:themeColor="text1"/>
              </w:rPr>
              <w:t xml:space="preserve"> Hierbei gibt es eine Vielzahl an Möglichkeiten, die alle Zeitaufwändiger sind</w:t>
            </w:r>
            <w:r w:rsidR="00B5661B">
              <w:rPr>
                <w:color w:val="000000" w:themeColor="text1"/>
              </w:rPr>
              <w:t>,</w:t>
            </w:r>
            <w:r w:rsidR="00686F67">
              <w:rPr>
                <w:color w:val="000000" w:themeColor="text1"/>
              </w:rPr>
              <w:t xml:space="preserve"> als die vollständige Kontrolle oder Freiheit, können aber zu einer besonderen interaktiven und gezielten Erfahrung für den Anwender führen.</w:t>
            </w:r>
          </w:p>
          <w:p w14:paraId="5817835D" w14:textId="77777777" w:rsidR="004F4BCC" w:rsidRPr="00B25EC0"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937A85">
              <w:rPr>
                <w:color w:val="000000" w:themeColor="text1"/>
              </w:rPr>
              <w:t xml:space="preserve"> </w:t>
            </w:r>
          </w:p>
        </w:tc>
        <w:tc>
          <w:tcPr>
            <w:tcW w:w="3141" w:type="dxa"/>
          </w:tcPr>
          <w:p w14:paraId="19177D8D" w14:textId="77777777" w:rsidR="007A1F86" w:rsidRPr="001F7C85" w:rsidRDefault="00896B5A" w:rsidP="007A1F86">
            <w:pPr>
              <w:contextualSpacing/>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lastRenderedPageBreak/>
              <w:t>BT 4</w:t>
            </w:r>
            <w:r w:rsidR="007A1F86">
              <w:rPr>
                <w:b/>
                <w:color w:val="000000" w:themeColor="text1"/>
              </w:rPr>
              <w:t xml:space="preserve">0 </w:t>
            </w:r>
            <w:r>
              <w:rPr>
                <w:b/>
                <w:color w:val="000000" w:themeColor="text1"/>
              </w:rPr>
              <w:t>6</w:t>
            </w:r>
            <w:r w:rsidR="007A1F86">
              <w:rPr>
                <w:b/>
                <w:color w:val="000000" w:themeColor="text1"/>
              </w:rPr>
              <w:t>0</w:t>
            </w:r>
          </w:p>
          <w:p w14:paraId="353839E1" w14:textId="77777777" w:rsidR="007A1F86" w:rsidRPr="0051284E" w:rsidRDefault="00896B5A" w:rsidP="007A1F86">
            <w:pPr>
              <w:contextualSpacing/>
              <w:cnfStyle w:val="000000000000" w:firstRow="0" w:lastRow="0" w:firstColumn="0" w:lastColumn="0" w:oddVBand="0" w:evenVBand="0" w:oddHBand="0" w:evenHBand="0" w:firstRowFirstColumn="0" w:firstRowLastColumn="0" w:lastRowFirstColumn="0" w:lastRowLastColumn="0"/>
              <w:rPr>
                <w:b/>
                <w:color w:val="C00000"/>
              </w:rPr>
            </w:pPr>
            <w:r>
              <w:rPr>
                <w:b/>
                <w:color w:val="C00000"/>
              </w:rPr>
              <w:t>130</w:t>
            </w:r>
            <w:r w:rsidR="007A1F86" w:rsidRPr="0051284E">
              <w:rPr>
                <w:b/>
                <w:color w:val="C00000"/>
              </w:rPr>
              <w:t xml:space="preserve"> ÜB</w:t>
            </w:r>
          </w:p>
          <w:p w14:paraId="4911344B" w14:textId="77777777" w:rsidR="007A1F86" w:rsidRDefault="00896B5A" w:rsidP="007A1F86">
            <w:pPr>
              <w:contextualSpacing/>
              <w:cnfStyle w:val="000000000000" w:firstRow="0" w:lastRow="0" w:firstColumn="0" w:lastColumn="0" w:oddVBand="0" w:evenVBand="0" w:oddHBand="0" w:evenHBand="0" w:firstRowFirstColumn="0" w:firstRowLastColumn="0" w:lastRowFirstColumn="0" w:lastRowLastColumn="0"/>
              <w:rPr>
                <w:color w:val="C00000"/>
              </w:rPr>
            </w:pPr>
            <w:r>
              <w:rPr>
                <w:color w:val="C00000"/>
              </w:rPr>
              <w:t>215</w:t>
            </w:r>
            <w:r w:rsidR="007A1F86">
              <w:rPr>
                <w:color w:val="C00000"/>
              </w:rPr>
              <w:t>0</w:t>
            </w:r>
            <w:r w:rsidR="007A1F86" w:rsidRPr="00E93AD9">
              <w:rPr>
                <w:color w:val="C00000"/>
              </w:rPr>
              <w:t xml:space="preserve"> Text</w:t>
            </w:r>
          </w:p>
          <w:p w14:paraId="34100CFE" w14:textId="77777777" w:rsidR="007A1F86" w:rsidRPr="00EE446D" w:rsidRDefault="00896B5A" w:rsidP="007A1F86">
            <w:pPr>
              <w:contextualSpacing/>
              <w:cnfStyle w:val="000000000000" w:firstRow="0" w:lastRow="0" w:firstColumn="0" w:lastColumn="0" w:oddVBand="0" w:evenVBand="0" w:oddHBand="0" w:evenHBand="0" w:firstRowFirstColumn="0" w:firstRowLastColumn="0" w:lastRowFirstColumn="0" w:lastRowLastColumn="0"/>
              <w:rPr>
                <w:color w:val="C00000"/>
              </w:rPr>
            </w:pPr>
            <w:r>
              <w:rPr>
                <w:color w:val="C00000"/>
              </w:rPr>
              <w:t>90</w:t>
            </w:r>
          </w:p>
          <w:p w14:paraId="66CF4DC1" w14:textId="77777777" w:rsidR="004F4BCC" w:rsidRPr="008312DA" w:rsidRDefault="004F4BCC"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3841" w:type="dxa"/>
          </w:tcPr>
          <w:p w14:paraId="39E6CB04" w14:textId="77777777" w:rsidR="004F4BCC" w:rsidRDefault="004F4BCC" w:rsidP="004F4BCC">
            <w:pPr>
              <w:contextualSpacing/>
              <w:cnfStyle w:val="000000000000" w:firstRow="0" w:lastRow="0" w:firstColumn="0" w:lastColumn="0" w:oddVBand="0" w:evenVBand="0" w:oddHBand="0" w:evenHBand="0" w:firstRowFirstColumn="0" w:firstRowLastColumn="0" w:lastRowFirstColumn="0" w:lastRowLastColumn="0"/>
              <w:rPr>
                <w:b/>
                <w:color w:val="000000" w:themeColor="text1"/>
                <w:lang w:val="en-US"/>
              </w:rPr>
            </w:pPr>
            <w:r w:rsidRPr="004972DB">
              <w:rPr>
                <w:b/>
                <w:color w:val="000000" w:themeColor="text1"/>
                <w:lang w:val="en-US"/>
              </w:rPr>
              <w:t>Bilder:</w:t>
            </w:r>
          </w:p>
          <w:p w14:paraId="6607337D" w14:textId="77777777" w:rsidR="00686F67" w:rsidRPr="00522A54" w:rsidRDefault="00686F67" w:rsidP="00686F67">
            <w:pPr>
              <w:spacing w:after="160" w:line="259"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01-10-S16_B1</w:t>
            </w:r>
          </w:p>
          <w:p w14:paraId="3D4F36D9" w14:textId="77777777" w:rsidR="004F4BCC" w:rsidRDefault="00686F67"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D23FDE">
              <w:rPr>
                <w:b/>
                <w:noProof/>
                <w:color w:val="000000" w:themeColor="text1"/>
                <w:lang w:eastAsia="de-DE"/>
              </w:rPr>
              <w:drawing>
                <wp:inline distT="0" distB="0" distL="0" distR="0" wp14:anchorId="79F7D1A3" wp14:editId="33324656">
                  <wp:extent cx="823352" cy="530604"/>
                  <wp:effectExtent l="0" t="0" r="0" b="3175"/>
                  <wp:docPr id="76" name="Grafi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23352" cy="530604"/>
                          </a:xfrm>
                          <a:prstGeom prst="rect">
                            <a:avLst/>
                          </a:prstGeom>
                          <a:noFill/>
                          <a:ln>
                            <a:noFill/>
                          </a:ln>
                        </pic:spPr>
                      </pic:pic>
                    </a:graphicData>
                  </a:graphic>
                </wp:inline>
              </w:drawing>
            </w:r>
          </w:p>
          <w:p w14:paraId="22F80703" w14:textId="77777777" w:rsidR="004F4BCC" w:rsidRPr="00B25EC0" w:rsidRDefault="00686F67" w:rsidP="004F4BCC">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CC0 Bild VR Interaktion</w:t>
            </w:r>
          </w:p>
        </w:tc>
      </w:tr>
      <w:tr w:rsidR="000175A8" w:rsidRPr="00B25EC0" w14:paraId="06B9CAA9" w14:textId="77777777" w:rsidTr="004F4BC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7" w:type="dxa"/>
          </w:tcPr>
          <w:p w14:paraId="325E00D5" w14:textId="77777777" w:rsidR="000175A8" w:rsidRPr="00B25EC0" w:rsidRDefault="000175A8" w:rsidP="000175A8">
            <w:pPr>
              <w:contextualSpacing/>
              <w:jc w:val="center"/>
              <w:rPr>
                <w:color w:val="000000" w:themeColor="text1"/>
              </w:rPr>
            </w:pPr>
            <w:r w:rsidRPr="00B25EC0">
              <w:rPr>
                <w:color w:val="000000" w:themeColor="text1"/>
              </w:rPr>
              <w:t>17</w:t>
            </w:r>
          </w:p>
        </w:tc>
        <w:tc>
          <w:tcPr>
            <w:tcW w:w="2111" w:type="dxa"/>
          </w:tcPr>
          <w:p w14:paraId="5B52C6F1" w14:textId="77777777" w:rsidR="000175A8" w:rsidRPr="00B25EC0" w:rsidRDefault="000175A8" w:rsidP="000175A8">
            <w:pPr>
              <w:contextualSpacing/>
              <w:cnfStyle w:val="000000100000" w:firstRow="0" w:lastRow="0" w:firstColumn="0" w:lastColumn="0" w:oddVBand="0" w:evenVBand="0" w:oddHBand="1" w:evenHBand="0" w:firstRowFirstColumn="0" w:firstRowLastColumn="0" w:lastRowFirstColumn="0" w:lastRowLastColumn="0"/>
              <w:rPr>
                <w:b/>
                <w:color w:val="000000" w:themeColor="text1"/>
              </w:rPr>
            </w:pPr>
            <w:r w:rsidRPr="00B25EC0">
              <w:rPr>
                <w:b/>
                <w:color w:val="000000" w:themeColor="text1"/>
              </w:rPr>
              <w:t>Quellen</w:t>
            </w:r>
          </w:p>
        </w:tc>
        <w:tc>
          <w:tcPr>
            <w:tcW w:w="5032" w:type="dxa"/>
          </w:tcPr>
          <w:p w14:paraId="11A6E40B" w14:textId="77777777" w:rsidR="000175A8" w:rsidRPr="00B25EC0" w:rsidRDefault="000175A8" w:rsidP="000175A8">
            <w:pPr>
              <w:contextualSpacing/>
              <w:cnfStyle w:val="000000100000" w:firstRow="0" w:lastRow="0" w:firstColumn="0" w:lastColumn="0" w:oddVBand="0" w:evenVBand="0" w:oddHBand="1" w:evenHBand="0" w:firstRowFirstColumn="0" w:firstRowLastColumn="0" w:lastRowFirstColumn="0" w:lastRowLastColumn="0"/>
              <w:rPr>
                <w:b/>
                <w:color w:val="000000" w:themeColor="text1"/>
              </w:rPr>
            </w:pPr>
            <w:r w:rsidRPr="00B25EC0">
              <w:rPr>
                <w:b/>
                <w:color w:val="000000" w:themeColor="text1"/>
              </w:rPr>
              <w:t>[Texte]</w:t>
            </w:r>
          </w:p>
          <w:p w14:paraId="4A874154" w14:textId="77777777" w:rsidR="000175A8" w:rsidRDefault="000175A8" w:rsidP="000175A8">
            <w:pPr>
              <w:pStyle w:val="Listenabsatz"/>
              <w:numPr>
                <w:ilvl w:val="0"/>
                <w:numId w:val="2"/>
              </w:numPr>
              <w:ind w:left="284" w:hanging="284"/>
              <w:cnfStyle w:val="000000100000" w:firstRow="0" w:lastRow="0" w:firstColumn="0" w:lastColumn="0" w:oddVBand="0" w:evenVBand="0" w:oddHBand="1" w:evenHBand="0" w:firstRowFirstColumn="0" w:firstRowLastColumn="0" w:lastRowFirstColumn="0" w:lastRowLastColumn="0"/>
              <w:rPr>
                <w:color w:val="000000" w:themeColor="text1"/>
              </w:rPr>
            </w:pPr>
          </w:p>
          <w:p w14:paraId="41E20A5C" w14:textId="77777777" w:rsidR="000175A8" w:rsidRPr="00B25EC0" w:rsidRDefault="000175A8" w:rsidP="000175A8">
            <w:pPr>
              <w:cnfStyle w:val="000000100000" w:firstRow="0" w:lastRow="0" w:firstColumn="0" w:lastColumn="0" w:oddVBand="0" w:evenVBand="0" w:oddHBand="1" w:evenHBand="0" w:firstRowFirstColumn="0" w:firstRowLastColumn="0" w:lastRowFirstColumn="0" w:lastRowLastColumn="0"/>
              <w:rPr>
                <w:b/>
                <w:color w:val="000000" w:themeColor="text1"/>
              </w:rPr>
            </w:pPr>
            <w:r w:rsidRPr="00B25EC0">
              <w:rPr>
                <w:b/>
                <w:color w:val="000000" w:themeColor="text1"/>
              </w:rPr>
              <w:t>[Medien]</w:t>
            </w:r>
          </w:p>
          <w:p w14:paraId="17B432E8" w14:textId="77777777" w:rsidR="000175A8" w:rsidRDefault="000175A8" w:rsidP="000175A8">
            <w:pPr>
              <w:pStyle w:val="Listenabsatz"/>
              <w:numPr>
                <w:ilvl w:val="0"/>
                <w:numId w:val="2"/>
              </w:numPr>
              <w:ind w:left="284" w:hanging="284"/>
              <w:cnfStyle w:val="000000100000" w:firstRow="0" w:lastRow="0" w:firstColumn="0" w:lastColumn="0" w:oddVBand="0" w:evenVBand="0" w:oddHBand="1" w:evenHBand="0" w:firstRowFirstColumn="0" w:firstRowLastColumn="0" w:lastRowFirstColumn="0" w:lastRowLastColumn="0"/>
              <w:rPr>
                <w:color w:val="000000" w:themeColor="text1"/>
                <w:lang w:val="en-US"/>
              </w:rPr>
            </w:pPr>
          </w:p>
          <w:p w14:paraId="7711ACB2" w14:textId="77777777" w:rsidR="000175A8" w:rsidRPr="004474F7" w:rsidRDefault="000175A8" w:rsidP="000175A8">
            <w:pPr>
              <w:cnfStyle w:val="000000100000" w:firstRow="0" w:lastRow="0" w:firstColumn="0" w:lastColumn="0" w:oddVBand="0" w:evenVBand="0" w:oddHBand="1" w:evenHBand="0" w:firstRowFirstColumn="0" w:firstRowLastColumn="0" w:lastRowFirstColumn="0" w:lastRowLastColumn="0"/>
              <w:rPr>
                <w:color w:val="000000" w:themeColor="text1"/>
                <w:lang w:val="en-US"/>
              </w:rPr>
            </w:pPr>
          </w:p>
          <w:p w14:paraId="7C1B0E43" w14:textId="77777777" w:rsidR="000175A8" w:rsidRPr="004474F7" w:rsidRDefault="000175A8" w:rsidP="000175A8">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DB06F7">
              <w:rPr>
                <w:color w:val="FFFFFF" w:themeColor="background1"/>
                <w:shd w:val="clear" w:color="auto" w:fill="FF0066"/>
              </w:rPr>
              <w:t>!!!todo!!!</w:t>
            </w:r>
          </w:p>
        </w:tc>
        <w:tc>
          <w:tcPr>
            <w:tcW w:w="3141" w:type="dxa"/>
          </w:tcPr>
          <w:p w14:paraId="34FF2C3B" w14:textId="77777777" w:rsidR="000175A8" w:rsidRDefault="000175A8" w:rsidP="000175A8">
            <w:pPr>
              <w:contextualSpacing/>
              <w:cnfStyle w:val="000000100000" w:firstRow="0" w:lastRow="0" w:firstColumn="0" w:lastColumn="0" w:oddVBand="0" w:evenVBand="0" w:oddHBand="1" w:evenHBand="0" w:firstRowFirstColumn="0" w:firstRowLastColumn="0" w:lastRowFirstColumn="0" w:lastRowLastColumn="0"/>
              <w:rPr>
                <w:color w:val="000000" w:themeColor="text1"/>
                <w:highlight w:val="green"/>
              </w:rPr>
            </w:pPr>
          </w:p>
          <w:p w14:paraId="3C50B212" w14:textId="77777777" w:rsidR="000175A8" w:rsidRPr="00B25EC0" w:rsidRDefault="000175A8" w:rsidP="000175A8">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3841" w:type="dxa"/>
          </w:tcPr>
          <w:p w14:paraId="7ECC1FD2" w14:textId="77777777" w:rsidR="000175A8" w:rsidRDefault="000175A8" w:rsidP="000175A8">
            <w:pPr>
              <w:contextualSpacing/>
              <w:cnfStyle w:val="000000100000" w:firstRow="0" w:lastRow="0" w:firstColumn="0" w:lastColumn="0" w:oddVBand="0" w:evenVBand="0" w:oddHBand="1" w:evenHBand="0" w:firstRowFirstColumn="0" w:firstRowLastColumn="0" w:lastRowFirstColumn="0" w:lastRowLastColumn="0"/>
              <w:rPr>
                <w:b/>
                <w:color w:val="000000" w:themeColor="text1"/>
                <w:lang w:val="en-US"/>
              </w:rPr>
            </w:pPr>
            <w:r w:rsidRPr="004972DB">
              <w:rPr>
                <w:b/>
                <w:color w:val="000000" w:themeColor="text1"/>
                <w:lang w:val="en-US"/>
              </w:rPr>
              <w:t>Bilder:</w:t>
            </w:r>
          </w:p>
          <w:p w14:paraId="77EDBFD6" w14:textId="77777777" w:rsidR="00686F67" w:rsidRPr="00402EC1" w:rsidRDefault="00686F67" w:rsidP="00686F67">
            <w:pPr>
              <w:contextualSpacing/>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Quellenbild-01</w:t>
            </w:r>
          </w:p>
          <w:p w14:paraId="76E55B04" w14:textId="77777777" w:rsidR="00686F67" w:rsidRDefault="00686F67" w:rsidP="00686F67">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D23FDE">
              <w:rPr>
                <w:b/>
                <w:noProof/>
                <w:color w:val="000000" w:themeColor="text1"/>
                <w:lang w:eastAsia="de-DE"/>
              </w:rPr>
              <w:drawing>
                <wp:inline distT="0" distB="0" distL="0" distR="0" wp14:anchorId="2AC12F47" wp14:editId="503F8F0F">
                  <wp:extent cx="823352" cy="530604"/>
                  <wp:effectExtent l="0" t="0" r="0" b="3175"/>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23352" cy="530604"/>
                          </a:xfrm>
                          <a:prstGeom prst="rect">
                            <a:avLst/>
                          </a:prstGeom>
                          <a:noFill/>
                          <a:ln>
                            <a:noFill/>
                          </a:ln>
                        </pic:spPr>
                      </pic:pic>
                    </a:graphicData>
                  </a:graphic>
                </wp:inline>
              </w:drawing>
            </w:r>
          </w:p>
          <w:p w14:paraId="57E1A668" w14:textId="77777777" w:rsidR="000175A8" w:rsidRPr="00B25EC0" w:rsidRDefault="00686F67" w:rsidP="00686F67">
            <w:pPr>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tandard-Quellenbild</w:t>
            </w:r>
          </w:p>
        </w:tc>
      </w:tr>
      <w:tr w:rsidR="000175A8" w:rsidRPr="00B25EC0" w14:paraId="6C7B542E" w14:textId="77777777" w:rsidTr="004F4BCC">
        <w:trPr>
          <w:trHeight w:val="340"/>
        </w:trPr>
        <w:tc>
          <w:tcPr>
            <w:cnfStyle w:val="001000000000" w:firstRow="0" w:lastRow="0" w:firstColumn="1" w:lastColumn="0" w:oddVBand="0" w:evenVBand="0" w:oddHBand="0" w:evenHBand="0" w:firstRowFirstColumn="0" w:firstRowLastColumn="0" w:lastRowFirstColumn="0" w:lastRowLastColumn="0"/>
            <w:tcW w:w="617" w:type="dxa"/>
          </w:tcPr>
          <w:p w14:paraId="20A077EF" w14:textId="77777777" w:rsidR="000175A8" w:rsidRPr="00B25EC0" w:rsidRDefault="000175A8" w:rsidP="000175A8">
            <w:pPr>
              <w:contextualSpacing/>
              <w:jc w:val="center"/>
              <w:rPr>
                <w:color w:val="000000" w:themeColor="text1"/>
              </w:rPr>
            </w:pPr>
            <w:r w:rsidRPr="00B25EC0">
              <w:rPr>
                <w:color w:val="000000" w:themeColor="text1"/>
              </w:rPr>
              <w:t>18</w:t>
            </w:r>
          </w:p>
        </w:tc>
        <w:tc>
          <w:tcPr>
            <w:tcW w:w="2111" w:type="dxa"/>
          </w:tcPr>
          <w:p w14:paraId="4725CAB0" w14:textId="77777777" w:rsidR="000175A8" w:rsidRPr="00B25EC0" w:rsidRDefault="000175A8" w:rsidP="000175A8">
            <w:pPr>
              <w:contextualSpacing/>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t>Welchen Einfluss hat die Sichtweise in einem 3D-Raum?</w:t>
            </w:r>
          </w:p>
        </w:tc>
        <w:tc>
          <w:tcPr>
            <w:tcW w:w="5032" w:type="dxa"/>
          </w:tcPr>
          <w:p w14:paraId="0FDDAAFD" w14:textId="77777777" w:rsidR="000175A8" w:rsidRDefault="000175A8" w:rsidP="000175A8">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Die Wahl der Kamerakontrolle und Perspektive hat eine große Auswirkung auf die Sichtweise und die Form der Interaktion des Anwenders. Dementsprechend ist das Wissen der Vor- und Nachteile der verschiedenen Möglichkeiten wichtig für die beste Umsetzung einer Visualisierung, abhängig von dem Ziel. Dazu ist das Wissen von grundlegende</w:t>
            </w:r>
            <w:r w:rsidR="00B5661B">
              <w:rPr>
                <w:color w:val="000000" w:themeColor="text1"/>
              </w:rPr>
              <w:t>n</w:t>
            </w:r>
            <w:r>
              <w:rPr>
                <w:color w:val="000000" w:themeColor="text1"/>
              </w:rPr>
              <w:t xml:space="preserve"> kinematographischen Aspekten vorteilhaft und </w:t>
            </w:r>
            <w:r w:rsidR="00B5661B">
              <w:rPr>
                <w:color w:val="000000" w:themeColor="text1"/>
              </w:rPr>
              <w:t xml:space="preserve">für </w:t>
            </w:r>
            <w:r>
              <w:rPr>
                <w:color w:val="000000" w:themeColor="text1"/>
              </w:rPr>
              <w:t>die Vor- und Nachteilen der Sichtweise durch eine VR-Brille notwendig.</w:t>
            </w:r>
          </w:p>
          <w:p w14:paraId="45F578B6" w14:textId="77777777" w:rsidR="000175A8" w:rsidRDefault="000175A8" w:rsidP="000175A8">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p>
          <w:p w14:paraId="7524BEEC" w14:textId="77777777" w:rsidR="000175A8" w:rsidRDefault="000175A8" w:rsidP="000175A8">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Button NEU STARTEN]</w:t>
            </w:r>
          </w:p>
          <w:p w14:paraId="1DBD57A7" w14:textId="77777777" w:rsidR="000175A8" w:rsidRDefault="000175A8" w:rsidP="000175A8">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Button BEENDEN]</w:t>
            </w:r>
          </w:p>
          <w:p w14:paraId="03D85526" w14:textId="77777777" w:rsidR="000175A8" w:rsidRPr="00B25EC0" w:rsidRDefault="000175A8" w:rsidP="000175A8">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3141" w:type="dxa"/>
          </w:tcPr>
          <w:p w14:paraId="1D473E1E" w14:textId="77777777" w:rsidR="000175A8" w:rsidRPr="00B25EC0" w:rsidRDefault="000175A8" w:rsidP="000175A8">
            <w:pPr>
              <w:contextualSpacing/>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t>End</w:t>
            </w:r>
            <w:r w:rsidRPr="00B25EC0">
              <w:rPr>
                <w:b/>
                <w:color w:val="000000" w:themeColor="text1"/>
              </w:rPr>
              <w:t>seite</w:t>
            </w:r>
          </w:p>
          <w:p w14:paraId="5126B7ED" w14:textId="77777777" w:rsidR="000175A8" w:rsidRPr="00B25EC0" w:rsidRDefault="000175A8" w:rsidP="000175A8">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p>
          <w:p w14:paraId="556ACD52" w14:textId="77777777" w:rsidR="000175A8" w:rsidRPr="00B25EC0" w:rsidRDefault="000175A8" w:rsidP="000175A8">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B25EC0">
              <w:rPr>
                <w:color w:val="000000" w:themeColor="text1"/>
              </w:rPr>
              <w:t>mit [Button STARTEN]</w:t>
            </w:r>
            <w:r>
              <w:rPr>
                <w:color w:val="000000" w:themeColor="text1"/>
              </w:rPr>
              <w:t xml:space="preserve"> und [Button BEENDEN]</w:t>
            </w:r>
          </w:p>
        </w:tc>
        <w:tc>
          <w:tcPr>
            <w:tcW w:w="3841" w:type="dxa"/>
          </w:tcPr>
          <w:p w14:paraId="7D53B4E7" w14:textId="77777777" w:rsidR="000175A8" w:rsidRDefault="000175A8" w:rsidP="000175A8">
            <w:pPr>
              <w:contextualSpacing/>
              <w:cnfStyle w:val="000000000000" w:firstRow="0" w:lastRow="0" w:firstColumn="0" w:lastColumn="0" w:oddVBand="0" w:evenVBand="0" w:oddHBand="0" w:evenHBand="0" w:firstRowFirstColumn="0" w:firstRowLastColumn="0" w:lastRowFirstColumn="0" w:lastRowLastColumn="0"/>
              <w:rPr>
                <w:b/>
                <w:color w:val="000000" w:themeColor="text1"/>
                <w:lang w:val="en-US"/>
              </w:rPr>
            </w:pPr>
            <w:r w:rsidRPr="004972DB">
              <w:rPr>
                <w:b/>
                <w:color w:val="000000" w:themeColor="text1"/>
                <w:lang w:val="en-US"/>
              </w:rPr>
              <w:t>Bilder:</w:t>
            </w:r>
          </w:p>
          <w:p w14:paraId="0F4FF443" w14:textId="77777777" w:rsidR="00686F67" w:rsidRPr="00DF5018" w:rsidRDefault="00686F67" w:rsidP="00686F67">
            <w:pPr>
              <w:contextualSpacing/>
              <w:cnfStyle w:val="000000000000" w:firstRow="0" w:lastRow="0" w:firstColumn="0" w:lastColumn="0" w:oddVBand="0" w:evenVBand="0" w:oddHBand="0" w:evenHBand="0" w:firstRowFirstColumn="0" w:firstRowLastColumn="0" w:lastRowFirstColumn="0" w:lastRowLastColumn="0"/>
              <w:rPr>
                <w:b/>
                <w:color w:val="000000" w:themeColor="text1"/>
                <w:lang w:val="en-US"/>
              </w:rPr>
            </w:pPr>
            <w:r w:rsidRPr="00D23FDE">
              <w:rPr>
                <w:b/>
                <w:noProof/>
                <w:color w:val="000000" w:themeColor="text1"/>
                <w:lang w:eastAsia="de-DE"/>
              </w:rPr>
              <w:drawing>
                <wp:inline distT="0" distB="0" distL="0" distR="0" wp14:anchorId="31600B3E" wp14:editId="4C9C065D">
                  <wp:extent cx="817836" cy="527050"/>
                  <wp:effectExtent l="0" t="0" r="1905" b="635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beit\Projekte\Quellensammlung\Bilder\Kamera\Overwatch 2017-01-28 22-37-58-05.jp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830851" cy="535438"/>
                          </a:xfrm>
                          <a:prstGeom prst="rect">
                            <a:avLst/>
                          </a:prstGeom>
                          <a:noFill/>
                          <a:ln>
                            <a:noFill/>
                          </a:ln>
                        </pic:spPr>
                      </pic:pic>
                    </a:graphicData>
                  </a:graphic>
                </wp:inline>
              </w:drawing>
            </w:r>
          </w:p>
          <w:p w14:paraId="095A6903" w14:textId="77777777" w:rsidR="000175A8" w:rsidRPr="00B25EC0" w:rsidRDefault="00686F67" w:rsidP="00686F67">
            <w:pPr>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Aus Folie 1</w:t>
            </w:r>
          </w:p>
        </w:tc>
      </w:tr>
    </w:tbl>
    <w:p w14:paraId="52595C79" w14:textId="77777777" w:rsidR="00CA107B" w:rsidRDefault="00CA107B" w:rsidP="00CA107B">
      <w:pPr>
        <w:spacing w:after="0" w:line="240" w:lineRule="auto"/>
        <w:contextualSpacing/>
        <w:rPr>
          <w:color w:val="000000" w:themeColor="text1"/>
        </w:rPr>
      </w:pPr>
    </w:p>
    <w:sdt>
      <w:sdtPr>
        <w:rPr>
          <w:rFonts w:ascii="Roboto Condensed Light" w:eastAsiaTheme="minorHAnsi" w:hAnsi="Roboto Condensed Light" w:cstheme="minorBidi"/>
          <w:color w:val="auto"/>
          <w:sz w:val="22"/>
          <w:szCs w:val="22"/>
        </w:rPr>
        <w:tag w:val="CitaviBibliography"/>
        <w:id w:val="767421848"/>
        <w:placeholder>
          <w:docPart w:val="DefaultPlaceholder_-1854013440"/>
        </w:placeholder>
      </w:sdtPr>
      <w:sdtEndPr/>
      <w:sdtContent>
        <w:p w14:paraId="493D8039" w14:textId="77777777" w:rsidR="00B36037" w:rsidRDefault="000E7D3E" w:rsidP="00B36037">
          <w:pPr>
            <w:pStyle w:val="CitaviBibliographyHeading"/>
          </w:pPr>
          <w:r>
            <w:fldChar w:fldCharType="begin"/>
          </w:r>
          <w:r>
            <w:instrText>ADDIN CitaviBibliography</w:instrText>
          </w:r>
          <w:r>
            <w:fldChar w:fldCharType="separate"/>
          </w:r>
          <w:r w:rsidR="00B36037">
            <w:t>Literaturverzeichnis</w:t>
          </w:r>
        </w:p>
        <w:p w14:paraId="576CE49F" w14:textId="77777777" w:rsidR="00B36037" w:rsidRDefault="00B36037" w:rsidP="00B36037">
          <w:pPr>
            <w:pStyle w:val="CitaviBibliographyEntry"/>
          </w:pPr>
          <w:bookmarkStart w:id="1" w:name="_CTVL001b59c4ab7f67f4a77adfda733c5fad7b7"/>
          <w:r>
            <w:t>Abdullah, Rafid; Christie, Marc; Schofield, Guy; Lino, Christophe; Olivier, Patrick (2011): Advanced Composition in Virtual Camera Control. In: David Hutchison, Takeo Kanade, Josef Kittler, Jon M. Kleinberg, Friedemann Mattern, John C. Mitchell et al. (Hg.): Smart Graphics, Bd. 6815. Berlin, Heidelberg: Springer Berlin Heidelberg (Lecture Notes in Computer Science), S. 13–24.</w:t>
          </w:r>
        </w:p>
        <w:p w14:paraId="078B8068" w14:textId="77777777" w:rsidR="00B36037" w:rsidRDefault="00B36037" w:rsidP="00B36037">
          <w:pPr>
            <w:pStyle w:val="CitaviBibliographyEntry"/>
          </w:pPr>
          <w:bookmarkStart w:id="2" w:name="_CTVL001809a9b76780d43ae96b5f0145f8e0667"/>
          <w:bookmarkEnd w:id="1"/>
          <w:r>
            <w:t>Burelli, Paolo (2012): Interactive Virtual Cinematography. Dissertation. IT University of Copenhagen, Copenhagen. Center For Computer Games Research. Online verfügbar unter https://pure.itu.dk/ws/files/39516852/Paolo_Burelli_PhD_Thesis.pdf, zuletzt geprüft am 05.01.2017.</w:t>
          </w:r>
        </w:p>
        <w:p w14:paraId="0DC9C4B1" w14:textId="77777777" w:rsidR="00B36037" w:rsidRDefault="00B36037" w:rsidP="00B36037">
          <w:pPr>
            <w:pStyle w:val="CitaviBibliographyEntry"/>
          </w:pPr>
          <w:bookmarkStart w:id="3" w:name="_CTVL0019a5459fc9e614e14ae1a0a61bd417a61"/>
          <w:bookmarkEnd w:id="2"/>
          <w:r>
            <w:t>Curtis, Cassidy; Eisenmann, David; El Guerrab, Rachid; Stafford, Scot (2016a): 360 Google Spotlight Story: Pearl. www.youtube.com. Online verfügbar unter https://youtu.be/WqCH4DNQBUA, zuletzt aktualisiert am 20.05.2016, zuletzt geprüft am 27.01.2017.</w:t>
          </w:r>
        </w:p>
        <w:p w14:paraId="108B628A" w14:textId="77777777" w:rsidR="00B36037" w:rsidRDefault="00B36037" w:rsidP="00B36037">
          <w:pPr>
            <w:pStyle w:val="CitaviBibliographyEntry"/>
          </w:pPr>
          <w:bookmarkStart w:id="4" w:name="_CTVL0013f69a7aecc67434191b6f928846ad9c8"/>
          <w:bookmarkEnd w:id="3"/>
          <w:r>
            <w:t>Curtis, Cassidy; Eisenmann, David; El Guerrab, Rachid; Stafford, Scot (2016b): The Making of Pearl, a 360° Google Spotlight Story. In: ACM (Hg.): ACM SIGGRAPH 2016 VR Village. SIGGRAPH '16. Anaheim, California, 24-28 July 2016. New York: ACM, S. 26.</w:t>
          </w:r>
        </w:p>
        <w:p w14:paraId="4E50105D" w14:textId="77777777" w:rsidR="00B36037" w:rsidRDefault="00B36037" w:rsidP="00B36037">
          <w:pPr>
            <w:pStyle w:val="CitaviBibliographyEntry"/>
          </w:pPr>
          <w:bookmarkStart w:id="5" w:name="_CTVL001163f62d291a84445bbdd266e9699591a"/>
          <w:bookmarkEnd w:id="4"/>
          <w:r>
            <w:t>Denisova, Alena; Cairns, Paul (2015): First Person vs. Third Person Perspective in Digital Games. In: Bo Begole, Jinwoo Kim, Kori Inkpen und Woontack Woo (Hg.): CHI 2015 crossings. CHI 2015 ; proceedings of the 33rd Annual CHI Conference on Human Factors in Computing Systems ; April 18 - 23, 2015, Seoul, Republic of Korea. Seoul, Republic of Korea. Association for Computing Machinery; Annual CHI Conference on Human Factors in Computing Systems; CHI. New York: ACM, S. 145–148.</w:t>
          </w:r>
        </w:p>
        <w:p w14:paraId="70909D85" w14:textId="77777777" w:rsidR="00B36037" w:rsidRDefault="00B36037" w:rsidP="00B36037">
          <w:pPr>
            <w:pStyle w:val="CitaviBibliographyEntry"/>
          </w:pPr>
          <w:bookmarkStart w:id="6" w:name="_CTVL00104f40d49ce8449d595ae29aa2a4dea38"/>
          <w:bookmarkEnd w:id="5"/>
          <w:r>
            <w:t>Drucker, Steven; Zeltzer, David (1994): Intelligent camera control in a virtual environment. In: Canadian Information Processing Society (Hg.): Graphics Interface '94. Unter Mitarbeit von Barry Joe. Graphics Interface. Alberta, 18-20 May 1994. Canadian Information Processing Society. Toronto, Ontario: Canadian Information Processing Society, S. 190–199. Online verfügbar unter http://graphicsinterface.org/proceedings/gi1994/gi1994-23/, zuletzt geprüft am 14.01.2017.</w:t>
          </w:r>
        </w:p>
        <w:p w14:paraId="76F7DA12" w14:textId="77777777" w:rsidR="00B36037" w:rsidRDefault="00B36037" w:rsidP="00B36037">
          <w:pPr>
            <w:pStyle w:val="CitaviBibliographyEntry"/>
          </w:pPr>
          <w:bookmarkStart w:id="7" w:name="_CTVL001efa09ade12b74a069c9df7f21b2bbda4"/>
          <w:bookmarkEnd w:id="6"/>
          <w:r>
            <w:t>Helbing, Ralf (2004): Ein Erweitertes Kameramodell Methoden und Werkzeuge für die dynamische Kamerasteuerung in interaktiven Systemen. Dissertation. Otto-von-Guericke-Universität Magdeburg, Magdeburg. Fakultät für Informatik. Online verfügbar unter https://pdfs.semanticscholar.org/d880/85c252ed14ccfdbd53111a9dad8f60c04393.pdf, zuletzt geprüft am 22.06.17.</w:t>
          </w:r>
        </w:p>
        <w:p w14:paraId="1D75CDF7" w14:textId="77777777" w:rsidR="00B36037" w:rsidRDefault="00B36037" w:rsidP="00B36037">
          <w:pPr>
            <w:pStyle w:val="CitaviBibliographyEntry"/>
          </w:pPr>
          <w:bookmarkStart w:id="8" w:name="_CTVL001339dc2561eb84a069babec8f74414f18"/>
          <w:bookmarkEnd w:id="7"/>
          <w:r>
            <w:t>Mascelli, Joseph V. (1998): The five C's of cinematography. Motion picture filming techniques. Los Angeles: Silman-James Press.</w:t>
          </w:r>
        </w:p>
        <w:p w14:paraId="4B6B4616" w14:textId="77777777" w:rsidR="000E7D3E" w:rsidRDefault="00B36037" w:rsidP="00B36037">
          <w:pPr>
            <w:pStyle w:val="CitaviBibliographyEntry"/>
          </w:pPr>
          <w:bookmarkStart w:id="9" w:name="_CTVL00114769f2c92c948e680e6e39320aff63b"/>
          <w:bookmarkEnd w:id="8"/>
          <w:r>
            <w:t>Taylor, Laurien N. (2002): Video Games: Perspective, point-of-view, and immersion. Masterthesis. University of Florida, Florida. Online verfügbar unter http://etd.fcla.edu/UF/UFE1000166/taylor_l.pdf, zuletzt geprüft am 20.01.2017.</w:t>
          </w:r>
          <w:bookmarkEnd w:id="9"/>
          <w:r w:rsidR="000E7D3E">
            <w:fldChar w:fldCharType="end"/>
          </w:r>
        </w:p>
      </w:sdtContent>
    </w:sdt>
    <w:p w14:paraId="6D6C8D29" w14:textId="77777777" w:rsidR="000E7D3E" w:rsidRPr="009C21AA" w:rsidRDefault="000E7D3E" w:rsidP="000E7D3E"/>
    <w:sectPr w:rsidR="000E7D3E" w:rsidRPr="009C21AA" w:rsidSect="00CA107B">
      <w:footerReference w:type="default" r:id="rId17"/>
      <w:pgSz w:w="16838" w:h="11906" w:orient="landscape"/>
      <w:pgMar w:top="1134" w:right="1049" w:bottom="1134" w:left="1049"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F37A51" w14:textId="77777777" w:rsidR="00B4389B" w:rsidRDefault="00B4389B" w:rsidP="00040C9D">
      <w:pPr>
        <w:spacing w:after="0" w:line="240" w:lineRule="auto"/>
      </w:pPr>
      <w:r>
        <w:separator/>
      </w:r>
    </w:p>
  </w:endnote>
  <w:endnote w:type="continuationSeparator" w:id="0">
    <w:p w14:paraId="1506F49A" w14:textId="77777777" w:rsidR="00B4389B" w:rsidRDefault="00B4389B" w:rsidP="00040C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Condensed Light">
    <w:altName w:val="Times New Roman"/>
    <w:charset w:val="00"/>
    <w:family w:val="auto"/>
    <w:pitch w:val="variable"/>
    <w:sig w:usb0="E00002FF" w:usb1="5000205B" w:usb2="0000002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 w:name="Lucida Grande">
    <w:altName w:val="Arial"/>
    <w:charset w:val="00"/>
    <w:family w:val="auto"/>
    <w:pitch w:val="variable"/>
    <w:sig w:usb0="00000000" w:usb1="5000A1FF" w:usb2="00000000" w:usb3="00000000" w:csb0="000001BF" w:csb1="00000000"/>
  </w:font>
  <w:font w:name="Roboto Condensed">
    <w:altName w:val="Times New Roman"/>
    <w:charset w:val="00"/>
    <w:family w:val="auto"/>
    <w:pitch w:val="variable"/>
    <w:sig w:usb0="E00002FF" w:usb1="5000205B" w:usb2="00000020" w:usb3="00000000" w:csb0="0000019F" w:csb1="00000000"/>
  </w:font>
  <w:font w:name="Roboto">
    <w:altName w:val="Times New Roman"/>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Roboto" w:hAnsi="Roboto"/>
        <w:sz w:val="18"/>
      </w:rPr>
      <w:id w:val="-1536655337"/>
      <w:docPartObj>
        <w:docPartGallery w:val="Page Numbers (Bottom of Page)"/>
        <w:docPartUnique/>
      </w:docPartObj>
    </w:sdtPr>
    <w:sdtEndPr/>
    <w:sdtContent>
      <w:p w14:paraId="0D352FE5" w14:textId="4A1361F4" w:rsidR="00074C60" w:rsidRPr="00040C9D" w:rsidRDefault="00074C60" w:rsidP="00040C9D">
        <w:pPr>
          <w:pStyle w:val="Fuzeile"/>
          <w:jc w:val="center"/>
          <w:rPr>
            <w:rFonts w:ascii="Roboto" w:hAnsi="Roboto"/>
            <w:sz w:val="18"/>
          </w:rPr>
        </w:pPr>
        <w:r w:rsidRPr="00040C9D">
          <w:rPr>
            <w:rFonts w:ascii="Roboto" w:hAnsi="Roboto"/>
            <w:sz w:val="18"/>
          </w:rPr>
          <w:fldChar w:fldCharType="begin"/>
        </w:r>
        <w:r w:rsidRPr="00040C9D">
          <w:rPr>
            <w:rFonts w:ascii="Roboto" w:hAnsi="Roboto"/>
            <w:sz w:val="18"/>
          </w:rPr>
          <w:instrText>PAGE   \* MERGEFORMAT</w:instrText>
        </w:r>
        <w:r w:rsidRPr="00040C9D">
          <w:rPr>
            <w:rFonts w:ascii="Roboto" w:hAnsi="Roboto"/>
            <w:sz w:val="18"/>
          </w:rPr>
          <w:fldChar w:fldCharType="separate"/>
        </w:r>
        <w:r w:rsidR="00143892">
          <w:rPr>
            <w:rFonts w:ascii="Roboto" w:hAnsi="Roboto"/>
            <w:noProof/>
            <w:sz w:val="18"/>
          </w:rPr>
          <w:t>14</w:t>
        </w:r>
        <w:r w:rsidRPr="00040C9D">
          <w:rPr>
            <w:rFonts w:ascii="Roboto" w:hAnsi="Roboto"/>
            <w:sz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FF1408" w14:textId="77777777" w:rsidR="00B4389B" w:rsidRDefault="00B4389B" w:rsidP="00040C9D">
      <w:pPr>
        <w:spacing w:after="0" w:line="240" w:lineRule="auto"/>
      </w:pPr>
      <w:r>
        <w:separator/>
      </w:r>
    </w:p>
  </w:footnote>
  <w:footnote w:type="continuationSeparator" w:id="0">
    <w:p w14:paraId="35985DC5" w14:textId="77777777" w:rsidR="00B4389B" w:rsidRDefault="00B4389B" w:rsidP="00040C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C907EE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1B3E6E5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D8CDD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DA44B4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702017C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070C8B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20AF93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280800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96C476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8BA86D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903FAF"/>
    <w:multiLevelType w:val="hybridMultilevel"/>
    <w:tmpl w:val="AC78070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1" w15:restartNumberingAfterBreak="0">
    <w:nsid w:val="1E320A0F"/>
    <w:multiLevelType w:val="hybridMultilevel"/>
    <w:tmpl w:val="1EEEDB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727616E"/>
    <w:multiLevelType w:val="hybridMultilevel"/>
    <w:tmpl w:val="139216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B8274E0"/>
    <w:multiLevelType w:val="hybridMultilevel"/>
    <w:tmpl w:val="F202F0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15:restartNumberingAfterBreak="0">
    <w:nsid w:val="4FE8433A"/>
    <w:multiLevelType w:val="hybridMultilevel"/>
    <w:tmpl w:val="713CA8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07A2BD8"/>
    <w:multiLevelType w:val="hybridMultilevel"/>
    <w:tmpl w:val="916C6B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737C2AA8"/>
    <w:multiLevelType w:val="hybridMultilevel"/>
    <w:tmpl w:val="42983E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144025"/>
    <w:multiLevelType w:val="hybridMultilevel"/>
    <w:tmpl w:val="D076EC6C"/>
    <w:lvl w:ilvl="0" w:tplc="FFEEE06A">
      <w:numFmt w:val="bullet"/>
      <w:lvlText w:val="-"/>
      <w:lvlJc w:val="left"/>
      <w:pPr>
        <w:ind w:left="720" w:hanging="360"/>
      </w:pPr>
      <w:rPr>
        <w:rFonts w:ascii="Roboto Condensed Light" w:eastAsiaTheme="minorHAnsi" w:hAnsi="Roboto Condensed Light"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786A4968"/>
    <w:multiLevelType w:val="hybridMultilevel"/>
    <w:tmpl w:val="D1F89D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7"/>
  </w:num>
  <w:num w:numId="11">
    <w:abstractNumId w:val="8"/>
  </w:num>
  <w:num w:numId="12">
    <w:abstractNumId w:val="9"/>
  </w:num>
  <w:num w:numId="13">
    <w:abstractNumId w:val="17"/>
  </w:num>
  <w:num w:numId="14">
    <w:abstractNumId w:val="15"/>
  </w:num>
  <w:num w:numId="15">
    <w:abstractNumId w:val="18"/>
  </w:num>
  <w:num w:numId="16">
    <w:abstractNumId w:val="14"/>
  </w:num>
  <w:num w:numId="17">
    <w:abstractNumId w:val="16"/>
  </w:num>
  <w:num w:numId="18">
    <w:abstractNumId w:val="11"/>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107B"/>
    <w:rsid w:val="00000CA2"/>
    <w:rsid w:val="000175A8"/>
    <w:rsid w:val="00040C9D"/>
    <w:rsid w:val="000519AB"/>
    <w:rsid w:val="00061E73"/>
    <w:rsid w:val="0006524A"/>
    <w:rsid w:val="0006599E"/>
    <w:rsid w:val="00071B62"/>
    <w:rsid w:val="000727C2"/>
    <w:rsid w:val="00074C60"/>
    <w:rsid w:val="0008135C"/>
    <w:rsid w:val="00090170"/>
    <w:rsid w:val="00090567"/>
    <w:rsid w:val="00091266"/>
    <w:rsid w:val="00093F89"/>
    <w:rsid w:val="000B5D91"/>
    <w:rsid w:val="000C21E2"/>
    <w:rsid w:val="000C35C1"/>
    <w:rsid w:val="000E7D3E"/>
    <w:rsid w:val="00111AB8"/>
    <w:rsid w:val="00114D27"/>
    <w:rsid w:val="00122A76"/>
    <w:rsid w:val="00143892"/>
    <w:rsid w:val="00183E2F"/>
    <w:rsid w:val="00191BA5"/>
    <w:rsid w:val="001A42FC"/>
    <w:rsid w:val="001B35A1"/>
    <w:rsid w:val="001B363E"/>
    <w:rsid w:val="001C65D5"/>
    <w:rsid w:val="001D07C6"/>
    <w:rsid w:val="001D723B"/>
    <w:rsid w:val="001F3F9A"/>
    <w:rsid w:val="001F7C85"/>
    <w:rsid w:val="002047C6"/>
    <w:rsid w:val="00231B8F"/>
    <w:rsid w:val="00246363"/>
    <w:rsid w:val="00257198"/>
    <w:rsid w:val="00297A91"/>
    <w:rsid w:val="002A21F2"/>
    <w:rsid w:val="002D1DFF"/>
    <w:rsid w:val="002D538D"/>
    <w:rsid w:val="002E2AA2"/>
    <w:rsid w:val="00323B8C"/>
    <w:rsid w:val="00340E7F"/>
    <w:rsid w:val="003443E5"/>
    <w:rsid w:val="00367EA7"/>
    <w:rsid w:val="0037700D"/>
    <w:rsid w:val="00390B30"/>
    <w:rsid w:val="003A2717"/>
    <w:rsid w:val="003B626E"/>
    <w:rsid w:val="003C7616"/>
    <w:rsid w:val="003F4CBD"/>
    <w:rsid w:val="00402EC1"/>
    <w:rsid w:val="0042269A"/>
    <w:rsid w:val="004474F7"/>
    <w:rsid w:val="00453304"/>
    <w:rsid w:val="004644FE"/>
    <w:rsid w:val="004736DF"/>
    <w:rsid w:val="00473C60"/>
    <w:rsid w:val="004759CA"/>
    <w:rsid w:val="00492520"/>
    <w:rsid w:val="004933B1"/>
    <w:rsid w:val="004972DB"/>
    <w:rsid w:val="004C2C0E"/>
    <w:rsid w:val="004C5358"/>
    <w:rsid w:val="004D4C0A"/>
    <w:rsid w:val="004E1D56"/>
    <w:rsid w:val="004E2459"/>
    <w:rsid w:val="004E30BA"/>
    <w:rsid w:val="004F0552"/>
    <w:rsid w:val="004F4BCC"/>
    <w:rsid w:val="0050235E"/>
    <w:rsid w:val="00514956"/>
    <w:rsid w:val="005160FC"/>
    <w:rsid w:val="00522A54"/>
    <w:rsid w:val="005559C1"/>
    <w:rsid w:val="005862A2"/>
    <w:rsid w:val="00596832"/>
    <w:rsid w:val="005A196A"/>
    <w:rsid w:val="006040C0"/>
    <w:rsid w:val="00607225"/>
    <w:rsid w:val="00614F7C"/>
    <w:rsid w:val="00643200"/>
    <w:rsid w:val="00652343"/>
    <w:rsid w:val="00667561"/>
    <w:rsid w:val="00686F67"/>
    <w:rsid w:val="006A7488"/>
    <w:rsid w:val="006B1795"/>
    <w:rsid w:val="006C1648"/>
    <w:rsid w:val="006C45F0"/>
    <w:rsid w:val="006E1BB9"/>
    <w:rsid w:val="00706771"/>
    <w:rsid w:val="0071161B"/>
    <w:rsid w:val="00755B8F"/>
    <w:rsid w:val="007A1F86"/>
    <w:rsid w:val="007B298A"/>
    <w:rsid w:val="007B4075"/>
    <w:rsid w:val="007B7A9B"/>
    <w:rsid w:val="007C13CE"/>
    <w:rsid w:val="007E1B15"/>
    <w:rsid w:val="007F7B41"/>
    <w:rsid w:val="008162BD"/>
    <w:rsid w:val="008312DA"/>
    <w:rsid w:val="00841A04"/>
    <w:rsid w:val="0087782B"/>
    <w:rsid w:val="00896B5A"/>
    <w:rsid w:val="008B29E8"/>
    <w:rsid w:val="008C4CD2"/>
    <w:rsid w:val="008D1451"/>
    <w:rsid w:val="008D74D4"/>
    <w:rsid w:val="00913F71"/>
    <w:rsid w:val="00915954"/>
    <w:rsid w:val="00915CAB"/>
    <w:rsid w:val="00927E90"/>
    <w:rsid w:val="00937A85"/>
    <w:rsid w:val="0096132B"/>
    <w:rsid w:val="009614B5"/>
    <w:rsid w:val="00966EBE"/>
    <w:rsid w:val="00974A56"/>
    <w:rsid w:val="00986DCB"/>
    <w:rsid w:val="0099011B"/>
    <w:rsid w:val="009A7F02"/>
    <w:rsid w:val="009C21AA"/>
    <w:rsid w:val="009C7FF3"/>
    <w:rsid w:val="009F0855"/>
    <w:rsid w:val="00A15E21"/>
    <w:rsid w:val="00A17BF5"/>
    <w:rsid w:val="00A23739"/>
    <w:rsid w:val="00A27CE3"/>
    <w:rsid w:val="00A3260E"/>
    <w:rsid w:val="00A50A22"/>
    <w:rsid w:val="00A510A1"/>
    <w:rsid w:val="00A72054"/>
    <w:rsid w:val="00A81A37"/>
    <w:rsid w:val="00A86660"/>
    <w:rsid w:val="00A90332"/>
    <w:rsid w:val="00A9208B"/>
    <w:rsid w:val="00A930DB"/>
    <w:rsid w:val="00AB291F"/>
    <w:rsid w:val="00AE3BCF"/>
    <w:rsid w:val="00AF2022"/>
    <w:rsid w:val="00B03420"/>
    <w:rsid w:val="00B25EC0"/>
    <w:rsid w:val="00B36037"/>
    <w:rsid w:val="00B4112E"/>
    <w:rsid w:val="00B4389B"/>
    <w:rsid w:val="00B472CB"/>
    <w:rsid w:val="00B5661B"/>
    <w:rsid w:val="00B728A9"/>
    <w:rsid w:val="00B77308"/>
    <w:rsid w:val="00B80F05"/>
    <w:rsid w:val="00BB2913"/>
    <w:rsid w:val="00BC3AFC"/>
    <w:rsid w:val="00BE33AB"/>
    <w:rsid w:val="00BE79DB"/>
    <w:rsid w:val="00C137B0"/>
    <w:rsid w:val="00C33696"/>
    <w:rsid w:val="00C44E1E"/>
    <w:rsid w:val="00C57122"/>
    <w:rsid w:val="00C70308"/>
    <w:rsid w:val="00C72785"/>
    <w:rsid w:val="00C7686F"/>
    <w:rsid w:val="00C77B36"/>
    <w:rsid w:val="00C97EC4"/>
    <w:rsid w:val="00CA107B"/>
    <w:rsid w:val="00CA1A15"/>
    <w:rsid w:val="00CC3B15"/>
    <w:rsid w:val="00CE31F7"/>
    <w:rsid w:val="00D012AA"/>
    <w:rsid w:val="00D15329"/>
    <w:rsid w:val="00D23FDE"/>
    <w:rsid w:val="00D249E2"/>
    <w:rsid w:val="00D47B82"/>
    <w:rsid w:val="00D66424"/>
    <w:rsid w:val="00D9424D"/>
    <w:rsid w:val="00D94EF4"/>
    <w:rsid w:val="00DC2AEA"/>
    <w:rsid w:val="00DE215D"/>
    <w:rsid w:val="00DE73F3"/>
    <w:rsid w:val="00E159C1"/>
    <w:rsid w:val="00E27E8E"/>
    <w:rsid w:val="00E47D40"/>
    <w:rsid w:val="00E60706"/>
    <w:rsid w:val="00E609CB"/>
    <w:rsid w:val="00E66C7F"/>
    <w:rsid w:val="00E67561"/>
    <w:rsid w:val="00E7144E"/>
    <w:rsid w:val="00E715F0"/>
    <w:rsid w:val="00E94A5B"/>
    <w:rsid w:val="00ED4721"/>
    <w:rsid w:val="00F5343D"/>
    <w:rsid w:val="00F5626F"/>
    <w:rsid w:val="00F63673"/>
    <w:rsid w:val="00F835ED"/>
    <w:rsid w:val="00F9152E"/>
    <w:rsid w:val="00FC12BA"/>
    <w:rsid w:val="00FC3078"/>
    <w:rsid w:val="00FE3435"/>
    <w:rsid w:val="00FE411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D3334E"/>
  <w15:docId w15:val="{05A97375-67A0-4DD2-9B9D-758E4687E9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B626E"/>
    <w:rPr>
      <w:rFonts w:ascii="Roboto Condensed Light" w:hAnsi="Roboto Condensed Light"/>
    </w:rPr>
  </w:style>
  <w:style w:type="paragraph" w:styleId="berschrift1">
    <w:name w:val="heading 1"/>
    <w:basedOn w:val="Standard"/>
    <w:next w:val="Standard"/>
    <w:link w:val="berschrift1Zchn"/>
    <w:uiPriority w:val="9"/>
    <w:qFormat/>
    <w:rsid w:val="000E7D3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0E7D3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0E7D3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0E7D3E"/>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0E7D3E"/>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0E7D3E"/>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0E7D3E"/>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0E7D3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E7D3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CA10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4Akzent11">
    <w:name w:val="Gitternetztabelle 4 – Akzent 11"/>
    <w:basedOn w:val="NormaleTabelle"/>
    <w:uiPriority w:val="49"/>
    <w:rsid w:val="00CA107B"/>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Listenabsatz">
    <w:name w:val="List Paragraph"/>
    <w:basedOn w:val="Standard"/>
    <w:uiPriority w:val="34"/>
    <w:qFormat/>
    <w:rsid w:val="00A23739"/>
    <w:pPr>
      <w:ind w:left="720"/>
      <w:contextualSpacing/>
    </w:pPr>
  </w:style>
  <w:style w:type="paragraph" w:styleId="Kopfzeile">
    <w:name w:val="header"/>
    <w:basedOn w:val="Standard"/>
    <w:link w:val="KopfzeileZchn"/>
    <w:uiPriority w:val="99"/>
    <w:unhideWhenUsed/>
    <w:rsid w:val="00040C9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40C9D"/>
  </w:style>
  <w:style w:type="paragraph" w:styleId="Fuzeile">
    <w:name w:val="footer"/>
    <w:basedOn w:val="Standard"/>
    <w:link w:val="FuzeileZchn"/>
    <w:uiPriority w:val="99"/>
    <w:unhideWhenUsed/>
    <w:rsid w:val="00040C9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40C9D"/>
  </w:style>
  <w:style w:type="character" w:styleId="Platzhaltertext">
    <w:name w:val="Placeholder Text"/>
    <w:basedOn w:val="Absatz-Standardschriftart"/>
    <w:uiPriority w:val="99"/>
    <w:semiHidden/>
    <w:rsid w:val="00246363"/>
    <w:rPr>
      <w:color w:val="808080"/>
    </w:rPr>
  </w:style>
  <w:style w:type="paragraph" w:customStyle="1" w:styleId="CitaviBibliographyEntry">
    <w:name w:val="Citavi Bibliography Entry"/>
    <w:basedOn w:val="Standard"/>
    <w:link w:val="CitaviBibliographyEntryZchn"/>
    <w:rsid w:val="000E7D3E"/>
  </w:style>
  <w:style w:type="character" w:customStyle="1" w:styleId="CitaviBibliographyEntryZchn">
    <w:name w:val="Citavi Bibliography Entry Zchn"/>
    <w:basedOn w:val="Absatz-Standardschriftart"/>
    <w:link w:val="CitaviBibliographyEntry"/>
    <w:rsid w:val="000E7D3E"/>
    <w:rPr>
      <w:rFonts w:ascii="Roboto Condensed Light" w:hAnsi="Roboto Condensed Light"/>
    </w:rPr>
  </w:style>
  <w:style w:type="paragraph" w:customStyle="1" w:styleId="CitaviBibliographyHeading">
    <w:name w:val="Citavi Bibliography Heading"/>
    <w:basedOn w:val="berschrift1"/>
    <w:link w:val="CitaviBibliographyHeadingZchn"/>
    <w:rsid w:val="000E7D3E"/>
  </w:style>
  <w:style w:type="character" w:customStyle="1" w:styleId="CitaviBibliographyHeadingZchn">
    <w:name w:val="Citavi Bibliography Heading Zchn"/>
    <w:basedOn w:val="Absatz-Standardschriftart"/>
    <w:link w:val="CitaviBibliographyHeading"/>
    <w:rsid w:val="000E7D3E"/>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0E7D3E"/>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0E7D3E"/>
    <w:pPr>
      <w:spacing w:line="240" w:lineRule="auto"/>
      <w:contextualSpacing/>
      <w:outlineLvl w:val="9"/>
    </w:pPr>
    <w:rPr>
      <w:rFonts w:ascii="Roboto Condensed Light" w:hAnsi="Roboto Condensed Light"/>
      <w:caps/>
      <w:color w:val="000000" w:themeColor="text1"/>
    </w:rPr>
  </w:style>
  <w:style w:type="character" w:customStyle="1" w:styleId="CitaviBibliographySubheading1Zchn">
    <w:name w:val="Citavi Bibliography Subheading 1 Zchn"/>
    <w:basedOn w:val="Absatz-Standardschriftart"/>
    <w:link w:val="CitaviBibliographySubheading1"/>
    <w:rsid w:val="000E7D3E"/>
    <w:rPr>
      <w:rFonts w:ascii="Roboto Condensed Light" w:eastAsiaTheme="majorEastAsia" w:hAnsi="Roboto Condensed Light" w:cstheme="majorBidi"/>
      <w:caps/>
      <w:color w:val="000000" w:themeColor="text1"/>
      <w:sz w:val="26"/>
      <w:szCs w:val="26"/>
    </w:rPr>
  </w:style>
  <w:style w:type="character" w:customStyle="1" w:styleId="berschrift2Zchn">
    <w:name w:val="Überschrift 2 Zchn"/>
    <w:basedOn w:val="Absatz-Standardschriftart"/>
    <w:link w:val="berschrift2"/>
    <w:uiPriority w:val="9"/>
    <w:semiHidden/>
    <w:rsid w:val="000E7D3E"/>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0E7D3E"/>
    <w:pPr>
      <w:spacing w:line="240" w:lineRule="auto"/>
      <w:contextualSpacing/>
      <w:outlineLvl w:val="9"/>
    </w:pPr>
    <w:rPr>
      <w:rFonts w:ascii="Roboto Condensed Light" w:hAnsi="Roboto Condensed Light"/>
      <w:caps/>
      <w:color w:val="000000" w:themeColor="text1"/>
    </w:rPr>
  </w:style>
  <w:style w:type="character" w:customStyle="1" w:styleId="CitaviBibliographySubheading2Zchn">
    <w:name w:val="Citavi Bibliography Subheading 2 Zchn"/>
    <w:basedOn w:val="Absatz-Standardschriftart"/>
    <w:link w:val="CitaviBibliographySubheading2"/>
    <w:rsid w:val="000E7D3E"/>
    <w:rPr>
      <w:rFonts w:ascii="Roboto Condensed Light" w:eastAsiaTheme="majorEastAsia" w:hAnsi="Roboto Condensed Light" w:cstheme="majorBidi"/>
      <w:caps/>
      <w:color w:val="000000" w:themeColor="text1"/>
      <w:sz w:val="24"/>
      <w:szCs w:val="24"/>
    </w:rPr>
  </w:style>
  <w:style w:type="character" w:customStyle="1" w:styleId="berschrift3Zchn">
    <w:name w:val="Überschrift 3 Zchn"/>
    <w:basedOn w:val="Absatz-Standardschriftart"/>
    <w:link w:val="berschrift3"/>
    <w:uiPriority w:val="9"/>
    <w:semiHidden/>
    <w:rsid w:val="000E7D3E"/>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0E7D3E"/>
    <w:pPr>
      <w:spacing w:line="240" w:lineRule="auto"/>
      <w:contextualSpacing/>
      <w:outlineLvl w:val="9"/>
    </w:pPr>
    <w:rPr>
      <w:rFonts w:ascii="Roboto Condensed Light" w:hAnsi="Roboto Condensed Light"/>
      <w:caps/>
      <w:color w:val="000000" w:themeColor="text1"/>
    </w:rPr>
  </w:style>
  <w:style w:type="character" w:customStyle="1" w:styleId="CitaviBibliographySubheading3Zchn">
    <w:name w:val="Citavi Bibliography Subheading 3 Zchn"/>
    <w:basedOn w:val="Absatz-Standardschriftart"/>
    <w:link w:val="CitaviBibliographySubheading3"/>
    <w:rsid w:val="000E7D3E"/>
    <w:rPr>
      <w:rFonts w:ascii="Roboto Condensed Light" w:eastAsiaTheme="majorEastAsia" w:hAnsi="Roboto Condensed Light" w:cstheme="majorBidi"/>
      <w:i/>
      <w:iCs/>
      <w:caps/>
      <w:color w:val="000000" w:themeColor="text1"/>
    </w:rPr>
  </w:style>
  <w:style w:type="character" w:customStyle="1" w:styleId="berschrift4Zchn">
    <w:name w:val="Überschrift 4 Zchn"/>
    <w:basedOn w:val="Absatz-Standardschriftart"/>
    <w:link w:val="berschrift4"/>
    <w:uiPriority w:val="9"/>
    <w:semiHidden/>
    <w:rsid w:val="000E7D3E"/>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0E7D3E"/>
    <w:pPr>
      <w:spacing w:line="240" w:lineRule="auto"/>
      <w:contextualSpacing/>
      <w:outlineLvl w:val="9"/>
    </w:pPr>
    <w:rPr>
      <w:rFonts w:ascii="Roboto Condensed Light" w:hAnsi="Roboto Condensed Light"/>
      <w:caps/>
      <w:color w:val="000000" w:themeColor="text1"/>
    </w:rPr>
  </w:style>
  <w:style w:type="character" w:customStyle="1" w:styleId="CitaviBibliographySubheading4Zchn">
    <w:name w:val="Citavi Bibliography Subheading 4 Zchn"/>
    <w:basedOn w:val="Absatz-Standardschriftart"/>
    <w:link w:val="CitaviBibliographySubheading4"/>
    <w:rsid w:val="000E7D3E"/>
    <w:rPr>
      <w:rFonts w:ascii="Roboto Condensed Light" w:eastAsiaTheme="majorEastAsia" w:hAnsi="Roboto Condensed Light" w:cstheme="majorBidi"/>
      <w:caps/>
      <w:color w:val="000000" w:themeColor="text1"/>
    </w:rPr>
  </w:style>
  <w:style w:type="character" w:customStyle="1" w:styleId="berschrift5Zchn">
    <w:name w:val="Überschrift 5 Zchn"/>
    <w:basedOn w:val="Absatz-Standardschriftart"/>
    <w:link w:val="berschrift5"/>
    <w:uiPriority w:val="9"/>
    <w:semiHidden/>
    <w:rsid w:val="000E7D3E"/>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0E7D3E"/>
    <w:pPr>
      <w:spacing w:line="240" w:lineRule="auto"/>
      <w:contextualSpacing/>
      <w:outlineLvl w:val="9"/>
    </w:pPr>
    <w:rPr>
      <w:rFonts w:ascii="Roboto Condensed Light" w:hAnsi="Roboto Condensed Light"/>
      <w:caps/>
      <w:color w:val="000000" w:themeColor="text1"/>
    </w:rPr>
  </w:style>
  <w:style w:type="character" w:customStyle="1" w:styleId="CitaviBibliographySubheading5Zchn">
    <w:name w:val="Citavi Bibliography Subheading 5 Zchn"/>
    <w:basedOn w:val="Absatz-Standardschriftart"/>
    <w:link w:val="CitaviBibliographySubheading5"/>
    <w:rsid w:val="000E7D3E"/>
    <w:rPr>
      <w:rFonts w:ascii="Roboto Condensed Light" w:eastAsiaTheme="majorEastAsia" w:hAnsi="Roboto Condensed Light" w:cstheme="majorBidi"/>
      <w:caps/>
      <w:color w:val="000000" w:themeColor="text1"/>
    </w:rPr>
  </w:style>
  <w:style w:type="character" w:customStyle="1" w:styleId="berschrift6Zchn">
    <w:name w:val="Überschrift 6 Zchn"/>
    <w:basedOn w:val="Absatz-Standardschriftart"/>
    <w:link w:val="berschrift6"/>
    <w:uiPriority w:val="9"/>
    <w:semiHidden/>
    <w:rsid w:val="000E7D3E"/>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0E7D3E"/>
    <w:pPr>
      <w:spacing w:line="240" w:lineRule="auto"/>
      <w:contextualSpacing/>
      <w:outlineLvl w:val="9"/>
    </w:pPr>
    <w:rPr>
      <w:rFonts w:ascii="Roboto Condensed Light" w:hAnsi="Roboto Condensed Light"/>
      <w:caps/>
      <w:color w:val="000000" w:themeColor="text1"/>
    </w:rPr>
  </w:style>
  <w:style w:type="character" w:customStyle="1" w:styleId="CitaviBibliographySubheading6Zchn">
    <w:name w:val="Citavi Bibliography Subheading 6 Zchn"/>
    <w:basedOn w:val="Absatz-Standardschriftart"/>
    <w:link w:val="CitaviBibliographySubheading6"/>
    <w:rsid w:val="000E7D3E"/>
    <w:rPr>
      <w:rFonts w:ascii="Roboto Condensed Light" w:eastAsiaTheme="majorEastAsia" w:hAnsi="Roboto Condensed Light" w:cstheme="majorBidi"/>
      <w:i/>
      <w:iCs/>
      <w:caps/>
      <w:color w:val="000000" w:themeColor="text1"/>
    </w:rPr>
  </w:style>
  <w:style w:type="character" w:customStyle="1" w:styleId="berschrift7Zchn">
    <w:name w:val="Überschrift 7 Zchn"/>
    <w:basedOn w:val="Absatz-Standardschriftart"/>
    <w:link w:val="berschrift7"/>
    <w:uiPriority w:val="9"/>
    <w:semiHidden/>
    <w:rsid w:val="000E7D3E"/>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0E7D3E"/>
    <w:pPr>
      <w:spacing w:line="240" w:lineRule="auto"/>
      <w:contextualSpacing/>
      <w:outlineLvl w:val="9"/>
    </w:pPr>
    <w:rPr>
      <w:rFonts w:ascii="Roboto Condensed Light" w:hAnsi="Roboto Condensed Light"/>
      <w:caps/>
      <w:color w:val="000000" w:themeColor="text1"/>
    </w:rPr>
  </w:style>
  <w:style w:type="character" w:customStyle="1" w:styleId="CitaviBibliographySubheading7Zchn">
    <w:name w:val="Citavi Bibliography Subheading 7 Zchn"/>
    <w:basedOn w:val="Absatz-Standardschriftart"/>
    <w:link w:val="CitaviBibliographySubheading7"/>
    <w:rsid w:val="000E7D3E"/>
    <w:rPr>
      <w:rFonts w:ascii="Roboto Condensed Light" w:eastAsiaTheme="majorEastAsia" w:hAnsi="Roboto Condensed Light" w:cstheme="majorBidi"/>
      <w:caps/>
      <w:color w:val="000000" w:themeColor="text1"/>
      <w:sz w:val="21"/>
      <w:szCs w:val="21"/>
    </w:rPr>
  </w:style>
  <w:style w:type="character" w:customStyle="1" w:styleId="berschrift8Zchn">
    <w:name w:val="Überschrift 8 Zchn"/>
    <w:basedOn w:val="Absatz-Standardschriftart"/>
    <w:link w:val="berschrift8"/>
    <w:uiPriority w:val="9"/>
    <w:semiHidden/>
    <w:rsid w:val="000E7D3E"/>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0E7D3E"/>
    <w:pPr>
      <w:spacing w:line="240" w:lineRule="auto"/>
      <w:contextualSpacing/>
      <w:outlineLvl w:val="9"/>
    </w:pPr>
    <w:rPr>
      <w:rFonts w:ascii="Roboto Condensed Light" w:hAnsi="Roboto Condensed Light"/>
      <w:caps/>
      <w:color w:val="000000" w:themeColor="text1"/>
    </w:rPr>
  </w:style>
  <w:style w:type="character" w:customStyle="1" w:styleId="CitaviBibliographySubheading8Zchn">
    <w:name w:val="Citavi Bibliography Subheading 8 Zchn"/>
    <w:basedOn w:val="Absatz-Standardschriftart"/>
    <w:link w:val="CitaviBibliographySubheading8"/>
    <w:rsid w:val="000E7D3E"/>
    <w:rPr>
      <w:rFonts w:ascii="Roboto Condensed Light" w:eastAsiaTheme="majorEastAsia" w:hAnsi="Roboto Condensed Light" w:cstheme="majorBidi"/>
      <w:i/>
      <w:iCs/>
      <w:caps/>
      <w:color w:val="000000" w:themeColor="text1"/>
      <w:sz w:val="21"/>
      <w:szCs w:val="21"/>
    </w:rPr>
  </w:style>
  <w:style w:type="character" w:customStyle="1" w:styleId="berschrift9Zchn">
    <w:name w:val="Überschrift 9 Zchn"/>
    <w:basedOn w:val="Absatz-Standardschriftart"/>
    <w:link w:val="berschrift9"/>
    <w:uiPriority w:val="9"/>
    <w:semiHidden/>
    <w:rsid w:val="000E7D3E"/>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3B626E"/>
    <w:pPr>
      <w:outlineLvl w:val="9"/>
    </w:pPr>
  </w:style>
  <w:style w:type="paragraph" w:styleId="Literaturverzeichnis">
    <w:name w:val="Bibliography"/>
    <w:basedOn w:val="Standard"/>
    <w:next w:val="Standard"/>
    <w:uiPriority w:val="37"/>
    <w:semiHidden/>
    <w:unhideWhenUsed/>
    <w:rsid w:val="003B626E"/>
  </w:style>
  <w:style w:type="character" w:styleId="Buchtitel">
    <w:name w:val="Book Title"/>
    <w:basedOn w:val="Absatz-Standardschriftart"/>
    <w:uiPriority w:val="33"/>
    <w:qFormat/>
    <w:rsid w:val="003B626E"/>
    <w:rPr>
      <w:b/>
      <w:bCs/>
      <w:i/>
      <w:iCs/>
      <w:spacing w:val="5"/>
    </w:rPr>
  </w:style>
  <w:style w:type="character" w:styleId="IntensiverVerweis">
    <w:name w:val="Intense Reference"/>
    <w:basedOn w:val="Absatz-Standardschriftart"/>
    <w:uiPriority w:val="32"/>
    <w:qFormat/>
    <w:rsid w:val="003B626E"/>
    <w:rPr>
      <w:b/>
      <w:bCs/>
      <w:smallCaps/>
      <w:color w:val="5B9BD5" w:themeColor="accent1"/>
      <w:spacing w:val="5"/>
    </w:rPr>
  </w:style>
  <w:style w:type="character" w:styleId="SchwacherVerweis">
    <w:name w:val="Subtle Reference"/>
    <w:basedOn w:val="Absatz-Standardschriftart"/>
    <w:uiPriority w:val="31"/>
    <w:qFormat/>
    <w:rsid w:val="003B626E"/>
    <w:rPr>
      <w:smallCaps/>
      <w:color w:val="5A5A5A" w:themeColor="text1" w:themeTint="A5"/>
    </w:rPr>
  </w:style>
  <w:style w:type="character" w:styleId="IntensiveHervorhebung">
    <w:name w:val="Intense Emphasis"/>
    <w:basedOn w:val="Absatz-Standardschriftart"/>
    <w:uiPriority w:val="21"/>
    <w:qFormat/>
    <w:rsid w:val="003B626E"/>
    <w:rPr>
      <w:i/>
      <w:iCs/>
      <w:color w:val="5B9BD5" w:themeColor="accent1"/>
    </w:rPr>
  </w:style>
  <w:style w:type="character" w:styleId="SchwacheHervorhebung">
    <w:name w:val="Subtle Emphasis"/>
    <w:basedOn w:val="Absatz-Standardschriftart"/>
    <w:uiPriority w:val="19"/>
    <w:qFormat/>
    <w:rsid w:val="003B626E"/>
    <w:rPr>
      <w:i/>
      <w:iCs/>
      <w:color w:val="404040" w:themeColor="text1" w:themeTint="BF"/>
    </w:rPr>
  </w:style>
  <w:style w:type="paragraph" w:styleId="IntensivesZitat">
    <w:name w:val="Intense Quote"/>
    <w:basedOn w:val="Standard"/>
    <w:next w:val="Standard"/>
    <w:link w:val="IntensivesZitatZchn"/>
    <w:uiPriority w:val="30"/>
    <w:qFormat/>
    <w:rsid w:val="003B626E"/>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3B626E"/>
    <w:rPr>
      <w:i/>
      <w:iCs/>
      <w:color w:val="5B9BD5" w:themeColor="accent1"/>
    </w:rPr>
  </w:style>
  <w:style w:type="paragraph" w:styleId="Zitat">
    <w:name w:val="Quote"/>
    <w:basedOn w:val="Standard"/>
    <w:next w:val="Standard"/>
    <w:link w:val="ZitatZchn"/>
    <w:uiPriority w:val="29"/>
    <w:qFormat/>
    <w:rsid w:val="003B626E"/>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B626E"/>
    <w:rPr>
      <w:i/>
      <w:iCs/>
      <w:color w:val="404040" w:themeColor="text1" w:themeTint="BF"/>
    </w:rPr>
  </w:style>
  <w:style w:type="table" w:styleId="MittlereListe1-Akzent1">
    <w:name w:val="Medium List 1 Accent 1"/>
    <w:basedOn w:val="NormaleTabelle"/>
    <w:uiPriority w:val="65"/>
    <w:semiHidden/>
    <w:unhideWhenUsed/>
    <w:rsid w:val="003B626E"/>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3B626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3B626E"/>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B626E"/>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3B626E"/>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3B626E"/>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3B626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B626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B626E"/>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B626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B626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B626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B626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B626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B626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B626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3B626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B626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B626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B626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3B626E"/>
    <w:pPr>
      <w:spacing w:after="0" w:line="240" w:lineRule="auto"/>
    </w:pPr>
  </w:style>
  <w:style w:type="character" w:styleId="HTMLVariable">
    <w:name w:val="HTML Variable"/>
    <w:basedOn w:val="Absatz-Standardschriftart"/>
    <w:uiPriority w:val="99"/>
    <w:semiHidden/>
    <w:unhideWhenUsed/>
    <w:rsid w:val="003B626E"/>
    <w:rPr>
      <w:i/>
      <w:iCs/>
    </w:rPr>
  </w:style>
  <w:style w:type="character" w:styleId="HTMLSchreibmaschine">
    <w:name w:val="HTML Typewriter"/>
    <w:basedOn w:val="Absatz-Standardschriftart"/>
    <w:uiPriority w:val="99"/>
    <w:semiHidden/>
    <w:unhideWhenUsed/>
    <w:rsid w:val="003B626E"/>
    <w:rPr>
      <w:rFonts w:ascii="Consolas" w:hAnsi="Consolas"/>
      <w:sz w:val="20"/>
      <w:szCs w:val="20"/>
    </w:rPr>
  </w:style>
  <w:style w:type="character" w:styleId="HTMLBeispiel">
    <w:name w:val="HTML Sample"/>
    <w:basedOn w:val="Absatz-Standardschriftart"/>
    <w:uiPriority w:val="99"/>
    <w:semiHidden/>
    <w:unhideWhenUsed/>
    <w:rsid w:val="003B626E"/>
    <w:rPr>
      <w:rFonts w:ascii="Consolas" w:hAnsi="Consolas"/>
      <w:sz w:val="24"/>
      <w:szCs w:val="24"/>
    </w:rPr>
  </w:style>
  <w:style w:type="paragraph" w:styleId="HTMLVorformatiert">
    <w:name w:val="HTML Preformatted"/>
    <w:basedOn w:val="Standard"/>
    <w:link w:val="HTMLVorformatiertZchn"/>
    <w:uiPriority w:val="99"/>
    <w:semiHidden/>
    <w:unhideWhenUsed/>
    <w:rsid w:val="003B626E"/>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B626E"/>
    <w:rPr>
      <w:rFonts w:ascii="Consolas" w:hAnsi="Consolas"/>
      <w:sz w:val="20"/>
      <w:szCs w:val="20"/>
    </w:rPr>
  </w:style>
  <w:style w:type="character" w:styleId="HTMLTastatur">
    <w:name w:val="HTML Keyboard"/>
    <w:basedOn w:val="Absatz-Standardschriftart"/>
    <w:uiPriority w:val="99"/>
    <w:semiHidden/>
    <w:unhideWhenUsed/>
    <w:rsid w:val="003B626E"/>
    <w:rPr>
      <w:rFonts w:ascii="Consolas" w:hAnsi="Consolas"/>
      <w:sz w:val="20"/>
      <w:szCs w:val="20"/>
    </w:rPr>
  </w:style>
  <w:style w:type="character" w:styleId="HTMLDefinition">
    <w:name w:val="HTML Definition"/>
    <w:basedOn w:val="Absatz-Standardschriftart"/>
    <w:uiPriority w:val="99"/>
    <w:semiHidden/>
    <w:unhideWhenUsed/>
    <w:rsid w:val="003B626E"/>
    <w:rPr>
      <w:i/>
      <w:iCs/>
    </w:rPr>
  </w:style>
  <w:style w:type="character" w:styleId="HTMLCode">
    <w:name w:val="HTML Code"/>
    <w:basedOn w:val="Absatz-Standardschriftart"/>
    <w:uiPriority w:val="99"/>
    <w:semiHidden/>
    <w:unhideWhenUsed/>
    <w:rsid w:val="003B626E"/>
    <w:rPr>
      <w:rFonts w:ascii="Consolas" w:hAnsi="Consolas"/>
      <w:sz w:val="20"/>
      <w:szCs w:val="20"/>
    </w:rPr>
  </w:style>
  <w:style w:type="character" w:styleId="HTMLZitat">
    <w:name w:val="HTML Cite"/>
    <w:basedOn w:val="Absatz-Standardschriftart"/>
    <w:uiPriority w:val="99"/>
    <w:semiHidden/>
    <w:unhideWhenUsed/>
    <w:rsid w:val="003B626E"/>
    <w:rPr>
      <w:i/>
      <w:iCs/>
    </w:rPr>
  </w:style>
  <w:style w:type="paragraph" w:styleId="HTMLAdresse">
    <w:name w:val="HTML Address"/>
    <w:basedOn w:val="Standard"/>
    <w:link w:val="HTMLAdresseZchn"/>
    <w:uiPriority w:val="99"/>
    <w:semiHidden/>
    <w:unhideWhenUsed/>
    <w:rsid w:val="003B626E"/>
    <w:pPr>
      <w:spacing w:after="0" w:line="240" w:lineRule="auto"/>
    </w:pPr>
    <w:rPr>
      <w:i/>
      <w:iCs/>
    </w:rPr>
  </w:style>
  <w:style w:type="character" w:customStyle="1" w:styleId="HTMLAdresseZchn">
    <w:name w:val="HTML Adresse Zchn"/>
    <w:basedOn w:val="Absatz-Standardschriftart"/>
    <w:link w:val="HTMLAdresse"/>
    <w:uiPriority w:val="99"/>
    <w:semiHidden/>
    <w:rsid w:val="003B626E"/>
    <w:rPr>
      <w:i/>
      <w:iCs/>
    </w:rPr>
  </w:style>
  <w:style w:type="character" w:styleId="HTMLAkronym">
    <w:name w:val="HTML Acronym"/>
    <w:basedOn w:val="Absatz-Standardschriftart"/>
    <w:uiPriority w:val="99"/>
    <w:semiHidden/>
    <w:unhideWhenUsed/>
    <w:rsid w:val="003B626E"/>
  </w:style>
  <w:style w:type="paragraph" w:styleId="StandardWeb">
    <w:name w:val="Normal (Web)"/>
    <w:basedOn w:val="Standard"/>
    <w:uiPriority w:val="99"/>
    <w:semiHidden/>
    <w:unhideWhenUsed/>
    <w:rsid w:val="003B626E"/>
    <w:rPr>
      <w:rFonts w:ascii="Times New Roman" w:hAnsi="Times New Roman" w:cs="Times New Roman"/>
      <w:sz w:val="24"/>
      <w:szCs w:val="24"/>
    </w:rPr>
  </w:style>
  <w:style w:type="paragraph" w:styleId="NurText">
    <w:name w:val="Plain Text"/>
    <w:basedOn w:val="Standard"/>
    <w:link w:val="NurTextZchn"/>
    <w:uiPriority w:val="99"/>
    <w:semiHidden/>
    <w:unhideWhenUsed/>
    <w:rsid w:val="003B626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B626E"/>
    <w:rPr>
      <w:rFonts w:ascii="Consolas" w:hAnsi="Consolas"/>
      <w:sz w:val="21"/>
      <w:szCs w:val="21"/>
    </w:rPr>
  </w:style>
  <w:style w:type="paragraph" w:styleId="Dokumentstruktur">
    <w:name w:val="Document Map"/>
    <w:basedOn w:val="Standard"/>
    <w:link w:val="DokumentstrukturZchn"/>
    <w:uiPriority w:val="99"/>
    <w:semiHidden/>
    <w:unhideWhenUsed/>
    <w:rsid w:val="003B626E"/>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B626E"/>
    <w:rPr>
      <w:rFonts w:ascii="Segoe UI" w:hAnsi="Segoe UI" w:cs="Segoe UI"/>
      <w:sz w:val="16"/>
      <w:szCs w:val="16"/>
    </w:rPr>
  </w:style>
  <w:style w:type="character" w:styleId="Hervorhebung">
    <w:name w:val="Emphasis"/>
    <w:basedOn w:val="Absatz-Standardschriftart"/>
    <w:uiPriority w:val="20"/>
    <w:qFormat/>
    <w:rsid w:val="003B626E"/>
    <w:rPr>
      <w:i/>
      <w:iCs/>
    </w:rPr>
  </w:style>
  <w:style w:type="character" w:styleId="Fett">
    <w:name w:val="Strong"/>
    <w:basedOn w:val="Absatz-Standardschriftart"/>
    <w:uiPriority w:val="22"/>
    <w:qFormat/>
    <w:rsid w:val="003B626E"/>
    <w:rPr>
      <w:b/>
      <w:bCs/>
    </w:rPr>
  </w:style>
  <w:style w:type="character" w:styleId="BesuchterLink">
    <w:name w:val="FollowedHyperlink"/>
    <w:basedOn w:val="Absatz-Standardschriftart"/>
    <w:uiPriority w:val="99"/>
    <w:semiHidden/>
    <w:unhideWhenUsed/>
    <w:rsid w:val="003B626E"/>
    <w:rPr>
      <w:color w:val="954F72" w:themeColor="followedHyperlink"/>
      <w:u w:val="single"/>
    </w:rPr>
  </w:style>
  <w:style w:type="character" w:styleId="Hyperlink">
    <w:name w:val="Hyperlink"/>
    <w:basedOn w:val="Absatz-Standardschriftart"/>
    <w:uiPriority w:val="99"/>
    <w:semiHidden/>
    <w:unhideWhenUsed/>
    <w:rsid w:val="003B626E"/>
    <w:rPr>
      <w:color w:val="0563C1" w:themeColor="hyperlink"/>
      <w:u w:val="single"/>
    </w:rPr>
  </w:style>
  <w:style w:type="paragraph" w:styleId="Blocktext">
    <w:name w:val="Block Text"/>
    <w:basedOn w:val="Standard"/>
    <w:uiPriority w:val="99"/>
    <w:semiHidden/>
    <w:unhideWhenUsed/>
    <w:rsid w:val="003B626E"/>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3B626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B626E"/>
    <w:rPr>
      <w:sz w:val="16"/>
      <w:szCs w:val="16"/>
    </w:rPr>
  </w:style>
  <w:style w:type="paragraph" w:styleId="Textkrper-Einzug2">
    <w:name w:val="Body Text Indent 2"/>
    <w:basedOn w:val="Standard"/>
    <w:link w:val="Textkrper-Einzug2Zchn"/>
    <w:uiPriority w:val="99"/>
    <w:semiHidden/>
    <w:unhideWhenUsed/>
    <w:rsid w:val="003B626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B626E"/>
  </w:style>
  <w:style w:type="paragraph" w:styleId="Textkrper3">
    <w:name w:val="Body Text 3"/>
    <w:basedOn w:val="Standard"/>
    <w:link w:val="Textkrper3Zchn"/>
    <w:uiPriority w:val="99"/>
    <w:semiHidden/>
    <w:unhideWhenUsed/>
    <w:rsid w:val="003B626E"/>
    <w:pPr>
      <w:spacing w:after="120"/>
    </w:pPr>
    <w:rPr>
      <w:sz w:val="16"/>
      <w:szCs w:val="16"/>
    </w:rPr>
  </w:style>
  <w:style w:type="character" w:customStyle="1" w:styleId="Textkrper3Zchn">
    <w:name w:val="Textkörper 3 Zchn"/>
    <w:basedOn w:val="Absatz-Standardschriftart"/>
    <w:link w:val="Textkrper3"/>
    <w:uiPriority w:val="99"/>
    <w:semiHidden/>
    <w:rsid w:val="003B626E"/>
    <w:rPr>
      <w:sz w:val="16"/>
      <w:szCs w:val="16"/>
    </w:rPr>
  </w:style>
  <w:style w:type="paragraph" w:styleId="Textkrper2">
    <w:name w:val="Body Text 2"/>
    <w:basedOn w:val="Standard"/>
    <w:link w:val="Textkrper2Zchn"/>
    <w:uiPriority w:val="99"/>
    <w:semiHidden/>
    <w:unhideWhenUsed/>
    <w:rsid w:val="003B626E"/>
    <w:pPr>
      <w:spacing w:after="120" w:line="480" w:lineRule="auto"/>
    </w:pPr>
  </w:style>
  <w:style w:type="character" w:customStyle="1" w:styleId="Textkrper2Zchn">
    <w:name w:val="Textkörper 2 Zchn"/>
    <w:basedOn w:val="Absatz-Standardschriftart"/>
    <w:link w:val="Textkrper2"/>
    <w:uiPriority w:val="99"/>
    <w:semiHidden/>
    <w:rsid w:val="003B626E"/>
  </w:style>
  <w:style w:type="paragraph" w:styleId="Fu-Endnotenberschrift">
    <w:name w:val="Note Heading"/>
    <w:basedOn w:val="Standard"/>
    <w:next w:val="Standard"/>
    <w:link w:val="Fu-EndnotenberschriftZchn"/>
    <w:uiPriority w:val="99"/>
    <w:semiHidden/>
    <w:unhideWhenUsed/>
    <w:rsid w:val="003B626E"/>
    <w:pPr>
      <w:spacing w:after="0" w:line="240" w:lineRule="auto"/>
    </w:pPr>
  </w:style>
  <w:style w:type="character" w:customStyle="1" w:styleId="Fu-EndnotenberschriftZchn">
    <w:name w:val="Fuß/-Endnotenüberschrift Zchn"/>
    <w:basedOn w:val="Absatz-Standardschriftart"/>
    <w:link w:val="Fu-Endnotenberschrift"/>
    <w:uiPriority w:val="99"/>
    <w:semiHidden/>
    <w:rsid w:val="003B626E"/>
  </w:style>
  <w:style w:type="paragraph" w:styleId="Textkrper-Zeileneinzug">
    <w:name w:val="Body Text Indent"/>
    <w:basedOn w:val="Standard"/>
    <w:link w:val="Textkrper-ZeileneinzugZchn"/>
    <w:uiPriority w:val="99"/>
    <w:semiHidden/>
    <w:unhideWhenUsed/>
    <w:rsid w:val="003B626E"/>
    <w:pPr>
      <w:spacing w:after="120"/>
      <w:ind w:left="283"/>
    </w:pPr>
  </w:style>
  <w:style w:type="character" w:customStyle="1" w:styleId="Textkrper-ZeileneinzugZchn">
    <w:name w:val="Textkörper-Zeileneinzug Zchn"/>
    <w:basedOn w:val="Absatz-Standardschriftart"/>
    <w:link w:val="Textkrper-Zeileneinzug"/>
    <w:uiPriority w:val="99"/>
    <w:semiHidden/>
    <w:rsid w:val="003B626E"/>
  </w:style>
  <w:style w:type="paragraph" w:styleId="Textkrper-Erstzeileneinzug2">
    <w:name w:val="Body Text First Indent 2"/>
    <w:basedOn w:val="Textkrper-Zeileneinzug"/>
    <w:link w:val="Textkrper-Erstzeileneinzug2Zchn"/>
    <w:uiPriority w:val="99"/>
    <w:semiHidden/>
    <w:unhideWhenUsed/>
    <w:rsid w:val="003B626E"/>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B626E"/>
  </w:style>
  <w:style w:type="paragraph" w:styleId="Textkrper">
    <w:name w:val="Body Text"/>
    <w:basedOn w:val="Standard"/>
    <w:link w:val="TextkrperZchn"/>
    <w:uiPriority w:val="99"/>
    <w:semiHidden/>
    <w:unhideWhenUsed/>
    <w:rsid w:val="003B626E"/>
    <w:pPr>
      <w:spacing w:after="120"/>
    </w:pPr>
  </w:style>
  <w:style w:type="character" w:customStyle="1" w:styleId="TextkrperZchn">
    <w:name w:val="Textkörper Zchn"/>
    <w:basedOn w:val="Absatz-Standardschriftart"/>
    <w:link w:val="Textkrper"/>
    <w:uiPriority w:val="99"/>
    <w:semiHidden/>
    <w:rsid w:val="003B626E"/>
  </w:style>
  <w:style w:type="paragraph" w:styleId="Textkrper-Erstzeileneinzug">
    <w:name w:val="Body Text First Indent"/>
    <w:basedOn w:val="Textkrper"/>
    <w:link w:val="Textkrper-ErstzeileneinzugZchn"/>
    <w:uiPriority w:val="99"/>
    <w:semiHidden/>
    <w:unhideWhenUsed/>
    <w:rsid w:val="003B626E"/>
    <w:pPr>
      <w:spacing w:after="160"/>
      <w:ind w:firstLine="360"/>
    </w:pPr>
  </w:style>
  <w:style w:type="character" w:customStyle="1" w:styleId="Textkrper-ErstzeileneinzugZchn">
    <w:name w:val="Textkörper-Erstzeileneinzug Zchn"/>
    <w:basedOn w:val="TextkrperZchn"/>
    <w:link w:val="Textkrper-Erstzeileneinzug"/>
    <w:uiPriority w:val="99"/>
    <w:semiHidden/>
    <w:rsid w:val="003B626E"/>
  </w:style>
  <w:style w:type="paragraph" w:styleId="Datum">
    <w:name w:val="Date"/>
    <w:basedOn w:val="Standard"/>
    <w:next w:val="Standard"/>
    <w:link w:val="DatumZchn"/>
    <w:uiPriority w:val="99"/>
    <w:semiHidden/>
    <w:unhideWhenUsed/>
    <w:rsid w:val="003B626E"/>
  </w:style>
  <w:style w:type="character" w:customStyle="1" w:styleId="DatumZchn">
    <w:name w:val="Datum Zchn"/>
    <w:basedOn w:val="Absatz-Standardschriftart"/>
    <w:link w:val="Datum"/>
    <w:uiPriority w:val="99"/>
    <w:semiHidden/>
    <w:rsid w:val="003B626E"/>
  </w:style>
  <w:style w:type="paragraph" w:styleId="Anrede">
    <w:name w:val="Salutation"/>
    <w:basedOn w:val="Standard"/>
    <w:next w:val="Standard"/>
    <w:link w:val="AnredeZchn"/>
    <w:uiPriority w:val="99"/>
    <w:semiHidden/>
    <w:unhideWhenUsed/>
    <w:rsid w:val="003B626E"/>
  </w:style>
  <w:style w:type="character" w:customStyle="1" w:styleId="AnredeZchn">
    <w:name w:val="Anrede Zchn"/>
    <w:basedOn w:val="Absatz-Standardschriftart"/>
    <w:link w:val="Anrede"/>
    <w:uiPriority w:val="99"/>
    <w:semiHidden/>
    <w:rsid w:val="003B626E"/>
  </w:style>
  <w:style w:type="paragraph" w:styleId="Untertitel">
    <w:name w:val="Subtitle"/>
    <w:basedOn w:val="Standard"/>
    <w:next w:val="Standard"/>
    <w:link w:val="UntertitelZchn"/>
    <w:uiPriority w:val="11"/>
    <w:qFormat/>
    <w:rsid w:val="003B626E"/>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B626E"/>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B626E"/>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B626E"/>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B626E"/>
    <w:pPr>
      <w:spacing w:after="120"/>
      <w:ind w:left="1415"/>
      <w:contextualSpacing/>
    </w:pPr>
  </w:style>
  <w:style w:type="paragraph" w:styleId="Listenfortsetzung4">
    <w:name w:val="List Continue 4"/>
    <w:basedOn w:val="Standard"/>
    <w:uiPriority w:val="99"/>
    <w:semiHidden/>
    <w:unhideWhenUsed/>
    <w:rsid w:val="003B626E"/>
    <w:pPr>
      <w:spacing w:after="120"/>
      <w:ind w:left="1132"/>
      <w:contextualSpacing/>
    </w:pPr>
  </w:style>
  <w:style w:type="paragraph" w:styleId="Listenfortsetzung3">
    <w:name w:val="List Continue 3"/>
    <w:basedOn w:val="Standard"/>
    <w:uiPriority w:val="99"/>
    <w:semiHidden/>
    <w:unhideWhenUsed/>
    <w:rsid w:val="003B626E"/>
    <w:pPr>
      <w:spacing w:after="120"/>
      <w:ind w:left="849"/>
      <w:contextualSpacing/>
    </w:pPr>
  </w:style>
  <w:style w:type="paragraph" w:styleId="Listenfortsetzung2">
    <w:name w:val="List Continue 2"/>
    <w:basedOn w:val="Standard"/>
    <w:uiPriority w:val="99"/>
    <w:semiHidden/>
    <w:unhideWhenUsed/>
    <w:rsid w:val="003B626E"/>
    <w:pPr>
      <w:spacing w:after="120"/>
      <w:ind w:left="566"/>
      <w:contextualSpacing/>
    </w:pPr>
  </w:style>
  <w:style w:type="paragraph" w:styleId="Listenfortsetzung">
    <w:name w:val="List Continue"/>
    <w:basedOn w:val="Standard"/>
    <w:uiPriority w:val="99"/>
    <w:semiHidden/>
    <w:unhideWhenUsed/>
    <w:rsid w:val="003B626E"/>
    <w:pPr>
      <w:spacing w:after="120"/>
      <w:ind w:left="283"/>
      <w:contextualSpacing/>
    </w:pPr>
  </w:style>
  <w:style w:type="paragraph" w:styleId="Unterschrift">
    <w:name w:val="Signature"/>
    <w:basedOn w:val="Standard"/>
    <w:link w:val="UnterschriftZchn"/>
    <w:uiPriority w:val="99"/>
    <w:semiHidden/>
    <w:unhideWhenUsed/>
    <w:rsid w:val="003B626E"/>
    <w:pPr>
      <w:spacing w:after="0" w:line="240" w:lineRule="auto"/>
      <w:ind w:left="4252"/>
    </w:pPr>
  </w:style>
  <w:style w:type="character" w:customStyle="1" w:styleId="UnterschriftZchn">
    <w:name w:val="Unterschrift Zchn"/>
    <w:basedOn w:val="Absatz-Standardschriftart"/>
    <w:link w:val="Unterschrift"/>
    <w:uiPriority w:val="99"/>
    <w:semiHidden/>
    <w:rsid w:val="003B626E"/>
  </w:style>
  <w:style w:type="paragraph" w:styleId="Gruformel">
    <w:name w:val="Closing"/>
    <w:basedOn w:val="Standard"/>
    <w:link w:val="GruformelZchn"/>
    <w:uiPriority w:val="99"/>
    <w:semiHidden/>
    <w:unhideWhenUsed/>
    <w:rsid w:val="003B626E"/>
    <w:pPr>
      <w:spacing w:after="0" w:line="240" w:lineRule="auto"/>
      <w:ind w:left="4252"/>
    </w:pPr>
  </w:style>
  <w:style w:type="character" w:customStyle="1" w:styleId="GruformelZchn">
    <w:name w:val="Grußformel Zchn"/>
    <w:basedOn w:val="Absatz-Standardschriftart"/>
    <w:link w:val="Gruformel"/>
    <w:uiPriority w:val="99"/>
    <w:semiHidden/>
    <w:rsid w:val="003B626E"/>
  </w:style>
  <w:style w:type="paragraph" w:styleId="Titel">
    <w:name w:val="Title"/>
    <w:basedOn w:val="Standard"/>
    <w:next w:val="Standard"/>
    <w:link w:val="TitelZchn"/>
    <w:uiPriority w:val="10"/>
    <w:qFormat/>
    <w:rsid w:val="003B626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B626E"/>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3B626E"/>
    <w:pPr>
      <w:numPr>
        <w:numId w:val="3"/>
      </w:numPr>
      <w:contextualSpacing/>
    </w:pPr>
  </w:style>
  <w:style w:type="paragraph" w:styleId="Listennummer4">
    <w:name w:val="List Number 4"/>
    <w:basedOn w:val="Standard"/>
    <w:uiPriority w:val="99"/>
    <w:semiHidden/>
    <w:unhideWhenUsed/>
    <w:rsid w:val="003B626E"/>
    <w:pPr>
      <w:numPr>
        <w:numId w:val="4"/>
      </w:numPr>
      <w:contextualSpacing/>
    </w:pPr>
  </w:style>
  <w:style w:type="paragraph" w:styleId="Listennummer3">
    <w:name w:val="List Number 3"/>
    <w:basedOn w:val="Standard"/>
    <w:uiPriority w:val="99"/>
    <w:semiHidden/>
    <w:unhideWhenUsed/>
    <w:rsid w:val="003B626E"/>
    <w:pPr>
      <w:numPr>
        <w:numId w:val="5"/>
      </w:numPr>
      <w:contextualSpacing/>
    </w:pPr>
  </w:style>
  <w:style w:type="paragraph" w:styleId="Listennummer2">
    <w:name w:val="List Number 2"/>
    <w:basedOn w:val="Standard"/>
    <w:uiPriority w:val="99"/>
    <w:semiHidden/>
    <w:unhideWhenUsed/>
    <w:rsid w:val="003B626E"/>
    <w:pPr>
      <w:numPr>
        <w:numId w:val="6"/>
      </w:numPr>
      <w:contextualSpacing/>
    </w:pPr>
  </w:style>
  <w:style w:type="paragraph" w:styleId="Aufzhlungszeichen5">
    <w:name w:val="List Bullet 5"/>
    <w:basedOn w:val="Standard"/>
    <w:uiPriority w:val="99"/>
    <w:semiHidden/>
    <w:unhideWhenUsed/>
    <w:rsid w:val="003B626E"/>
    <w:pPr>
      <w:numPr>
        <w:numId w:val="7"/>
      </w:numPr>
      <w:contextualSpacing/>
    </w:pPr>
  </w:style>
  <w:style w:type="paragraph" w:styleId="Aufzhlungszeichen4">
    <w:name w:val="List Bullet 4"/>
    <w:basedOn w:val="Standard"/>
    <w:uiPriority w:val="99"/>
    <w:semiHidden/>
    <w:unhideWhenUsed/>
    <w:rsid w:val="003B626E"/>
    <w:pPr>
      <w:numPr>
        <w:numId w:val="8"/>
      </w:numPr>
      <w:contextualSpacing/>
    </w:pPr>
  </w:style>
  <w:style w:type="paragraph" w:styleId="Aufzhlungszeichen3">
    <w:name w:val="List Bullet 3"/>
    <w:basedOn w:val="Standard"/>
    <w:uiPriority w:val="99"/>
    <w:semiHidden/>
    <w:unhideWhenUsed/>
    <w:rsid w:val="003B626E"/>
    <w:pPr>
      <w:numPr>
        <w:numId w:val="9"/>
      </w:numPr>
      <w:contextualSpacing/>
    </w:pPr>
  </w:style>
  <w:style w:type="paragraph" w:styleId="Aufzhlungszeichen2">
    <w:name w:val="List Bullet 2"/>
    <w:basedOn w:val="Standard"/>
    <w:uiPriority w:val="99"/>
    <w:semiHidden/>
    <w:unhideWhenUsed/>
    <w:rsid w:val="003B626E"/>
    <w:pPr>
      <w:numPr>
        <w:numId w:val="10"/>
      </w:numPr>
      <w:contextualSpacing/>
    </w:pPr>
  </w:style>
  <w:style w:type="paragraph" w:styleId="Liste5">
    <w:name w:val="List 5"/>
    <w:basedOn w:val="Standard"/>
    <w:uiPriority w:val="99"/>
    <w:semiHidden/>
    <w:unhideWhenUsed/>
    <w:rsid w:val="003B626E"/>
    <w:pPr>
      <w:ind w:left="1415" w:hanging="283"/>
      <w:contextualSpacing/>
    </w:pPr>
  </w:style>
  <w:style w:type="paragraph" w:styleId="Liste4">
    <w:name w:val="List 4"/>
    <w:basedOn w:val="Standard"/>
    <w:uiPriority w:val="99"/>
    <w:semiHidden/>
    <w:unhideWhenUsed/>
    <w:rsid w:val="003B626E"/>
    <w:pPr>
      <w:ind w:left="1132" w:hanging="283"/>
      <w:contextualSpacing/>
    </w:pPr>
  </w:style>
  <w:style w:type="paragraph" w:styleId="Liste3">
    <w:name w:val="List 3"/>
    <w:basedOn w:val="Standard"/>
    <w:uiPriority w:val="99"/>
    <w:semiHidden/>
    <w:unhideWhenUsed/>
    <w:rsid w:val="003B626E"/>
    <w:pPr>
      <w:ind w:left="849" w:hanging="283"/>
      <w:contextualSpacing/>
    </w:pPr>
  </w:style>
  <w:style w:type="paragraph" w:styleId="Liste2">
    <w:name w:val="List 2"/>
    <w:basedOn w:val="Standard"/>
    <w:uiPriority w:val="99"/>
    <w:semiHidden/>
    <w:unhideWhenUsed/>
    <w:rsid w:val="003B626E"/>
    <w:pPr>
      <w:ind w:left="566" w:hanging="283"/>
      <w:contextualSpacing/>
    </w:pPr>
  </w:style>
  <w:style w:type="paragraph" w:styleId="Listennummer">
    <w:name w:val="List Number"/>
    <w:basedOn w:val="Standard"/>
    <w:uiPriority w:val="99"/>
    <w:semiHidden/>
    <w:unhideWhenUsed/>
    <w:rsid w:val="003B626E"/>
    <w:pPr>
      <w:numPr>
        <w:numId w:val="11"/>
      </w:numPr>
      <w:contextualSpacing/>
    </w:pPr>
  </w:style>
  <w:style w:type="paragraph" w:styleId="Aufzhlungszeichen">
    <w:name w:val="List Bullet"/>
    <w:basedOn w:val="Standard"/>
    <w:uiPriority w:val="99"/>
    <w:semiHidden/>
    <w:unhideWhenUsed/>
    <w:rsid w:val="003B626E"/>
    <w:pPr>
      <w:numPr>
        <w:numId w:val="12"/>
      </w:numPr>
      <w:contextualSpacing/>
    </w:pPr>
  </w:style>
  <w:style w:type="paragraph" w:styleId="Liste">
    <w:name w:val="List"/>
    <w:basedOn w:val="Standard"/>
    <w:uiPriority w:val="99"/>
    <w:semiHidden/>
    <w:unhideWhenUsed/>
    <w:rsid w:val="003B626E"/>
    <w:pPr>
      <w:ind w:left="283" w:hanging="283"/>
      <w:contextualSpacing/>
    </w:pPr>
  </w:style>
  <w:style w:type="paragraph" w:styleId="RGV-berschrift">
    <w:name w:val="toa heading"/>
    <w:basedOn w:val="Standard"/>
    <w:next w:val="Standard"/>
    <w:uiPriority w:val="99"/>
    <w:semiHidden/>
    <w:unhideWhenUsed/>
    <w:rsid w:val="003B626E"/>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B626E"/>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3B626E"/>
    <w:rPr>
      <w:rFonts w:ascii="Consolas" w:hAnsi="Consolas"/>
      <w:sz w:val="20"/>
      <w:szCs w:val="20"/>
    </w:rPr>
  </w:style>
  <w:style w:type="paragraph" w:styleId="Rechtsgrundlagenverzeichnis">
    <w:name w:val="table of authorities"/>
    <w:basedOn w:val="Standard"/>
    <w:next w:val="Standard"/>
    <w:uiPriority w:val="99"/>
    <w:semiHidden/>
    <w:unhideWhenUsed/>
    <w:rsid w:val="003B626E"/>
    <w:pPr>
      <w:spacing w:after="0"/>
      <w:ind w:left="220" w:hanging="220"/>
    </w:pPr>
  </w:style>
  <w:style w:type="paragraph" w:styleId="Endnotentext">
    <w:name w:val="endnote text"/>
    <w:basedOn w:val="Standard"/>
    <w:link w:val="EndnotentextZchn"/>
    <w:uiPriority w:val="99"/>
    <w:semiHidden/>
    <w:unhideWhenUsed/>
    <w:rsid w:val="003B626E"/>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3B626E"/>
    <w:rPr>
      <w:sz w:val="20"/>
      <w:szCs w:val="20"/>
    </w:rPr>
  </w:style>
  <w:style w:type="character" w:styleId="Endnotenzeichen">
    <w:name w:val="endnote reference"/>
    <w:basedOn w:val="Absatz-Standardschriftart"/>
    <w:uiPriority w:val="99"/>
    <w:semiHidden/>
    <w:unhideWhenUsed/>
    <w:rsid w:val="003B626E"/>
    <w:rPr>
      <w:vertAlign w:val="superscript"/>
    </w:rPr>
  </w:style>
  <w:style w:type="character" w:styleId="Seitenzahl">
    <w:name w:val="page number"/>
    <w:basedOn w:val="Absatz-Standardschriftart"/>
    <w:uiPriority w:val="99"/>
    <w:semiHidden/>
    <w:unhideWhenUsed/>
    <w:rsid w:val="003B626E"/>
  </w:style>
  <w:style w:type="character" w:styleId="Zeilennummer">
    <w:name w:val="line number"/>
    <w:basedOn w:val="Absatz-Standardschriftart"/>
    <w:uiPriority w:val="99"/>
    <w:semiHidden/>
    <w:unhideWhenUsed/>
    <w:rsid w:val="003B626E"/>
  </w:style>
  <w:style w:type="character" w:styleId="Kommentarzeichen">
    <w:name w:val="annotation reference"/>
    <w:basedOn w:val="Absatz-Standardschriftart"/>
    <w:uiPriority w:val="99"/>
    <w:semiHidden/>
    <w:unhideWhenUsed/>
    <w:rsid w:val="003B626E"/>
    <w:rPr>
      <w:sz w:val="16"/>
      <w:szCs w:val="16"/>
    </w:rPr>
  </w:style>
  <w:style w:type="character" w:styleId="Funotenzeichen">
    <w:name w:val="footnote reference"/>
    <w:basedOn w:val="Absatz-Standardschriftart"/>
    <w:uiPriority w:val="99"/>
    <w:semiHidden/>
    <w:unhideWhenUsed/>
    <w:rsid w:val="003B626E"/>
    <w:rPr>
      <w:vertAlign w:val="superscript"/>
    </w:rPr>
  </w:style>
  <w:style w:type="paragraph" w:styleId="Umschlagabsenderadresse">
    <w:name w:val="envelope return"/>
    <w:basedOn w:val="Standard"/>
    <w:uiPriority w:val="99"/>
    <w:semiHidden/>
    <w:unhideWhenUsed/>
    <w:rsid w:val="003B626E"/>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B626E"/>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3B626E"/>
    <w:pPr>
      <w:spacing w:after="0"/>
    </w:pPr>
  </w:style>
  <w:style w:type="paragraph" w:styleId="Beschriftung">
    <w:name w:val="caption"/>
    <w:basedOn w:val="Standard"/>
    <w:next w:val="Standard"/>
    <w:uiPriority w:val="35"/>
    <w:semiHidden/>
    <w:unhideWhenUsed/>
    <w:qFormat/>
    <w:rsid w:val="003B626E"/>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3B626E"/>
    <w:pPr>
      <w:spacing w:after="0" w:line="240" w:lineRule="auto"/>
      <w:ind w:left="220" w:hanging="220"/>
    </w:pPr>
  </w:style>
  <w:style w:type="paragraph" w:styleId="Indexberschrift">
    <w:name w:val="index heading"/>
    <w:basedOn w:val="Standard"/>
    <w:next w:val="Index1"/>
    <w:uiPriority w:val="99"/>
    <w:semiHidden/>
    <w:unhideWhenUsed/>
    <w:rsid w:val="003B626E"/>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3B626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B626E"/>
    <w:rPr>
      <w:sz w:val="20"/>
      <w:szCs w:val="20"/>
    </w:rPr>
  </w:style>
  <w:style w:type="paragraph" w:styleId="Funotentext">
    <w:name w:val="footnote text"/>
    <w:basedOn w:val="Standard"/>
    <w:link w:val="FunotentextZchn"/>
    <w:uiPriority w:val="99"/>
    <w:semiHidden/>
    <w:unhideWhenUsed/>
    <w:rsid w:val="003B626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B626E"/>
    <w:rPr>
      <w:sz w:val="20"/>
      <w:szCs w:val="20"/>
    </w:rPr>
  </w:style>
  <w:style w:type="paragraph" w:styleId="Standardeinzug">
    <w:name w:val="Normal Indent"/>
    <w:basedOn w:val="Standard"/>
    <w:uiPriority w:val="99"/>
    <w:semiHidden/>
    <w:unhideWhenUsed/>
    <w:rsid w:val="003B626E"/>
    <w:pPr>
      <w:ind w:left="708"/>
    </w:pPr>
  </w:style>
  <w:style w:type="paragraph" w:styleId="Verzeichnis9">
    <w:name w:val="toc 9"/>
    <w:basedOn w:val="Standard"/>
    <w:next w:val="Standard"/>
    <w:autoRedefine/>
    <w:uiPriority w:val="39"/>
    <w:semiHidden/>
    <w:unhideWhenUsed/>
    <w:rsid w:val="003B626E"/>
    <w:pPr>
      <w:spacing w:after="100"/>
      <w:ind w:left="1760"/>
    </w:pPr>
  </w:style>
  <w:style w:type="paragraph" w:styleId="Verzeichnis8">
    <w:name w:val="toc 8"/>
    <w:basedOn w:val="Standard"/>
    <w:next w:val="Standard"/>
    <w:autoRedefine/>
    <w:uiPriority w:val="39"/>
    <w:semiHidden/>
    <w:unhideWhenUsed/>
    <w:rsid w:val="003B626E"/>
    <w:pPr>
      <w:spacing w:after="100"/>
      <w:ind w:left="1540"/>
    </w:pPr>
  </w:style>
  <w:style w:type="paragraph" w:styleId="Verzeichnis7">
    <w:name w:val="toc 7"/>
    <w:basedOn w:val="Standard"/>
    <w:next w:val="Standard"/>
    <w:autoRedefine/>
    <w:uiPriority w:val="39"/>
    <w:semiHidden/>
    <w:unhideWhenUsed/>
    <w:rsid w:val="003B626E"/>
    <w:pPr>
      <w:spacing w:after="100"/>
      <w:ind w:left="1320"/>
    </w:pPr>
  </w:style>
  <w:style w:type="paragraph" w:styleId="Verzeichnis6">
    <w:name w:val="toc 6"/>
    <w:basedOn w:val="Standard"/>
    <w:next w:val="Standard"/>
    <w:autoRedefine/>
    <w:uiPriority w:val="39"/>
    <w:semiHidden/>
    <w:unhideWhenUsed/>
    <w:rsid w:val="003B626E"/>
    <w:pPr>
      <w:spacing w:after="100"/>
      <w:ind w:left="1100"/>
    </w:pPr>
  </w:style>
  <w:style w:type="paragraph" w:styleId="Verzeichnis5">
    <w:name w:val="toc 5"/>
    <w:basedOn w:val="Standard"/>
    <w:next w:val="Standard"/>
    <w:autoRedefine/>
    <w:uiPriority w:val="39"/>
    <w:semiHidden/>
    <w:unhideWhenUsed/>
    <w:rsid w:val="003B626E"/>
    <w:pPr>
      <w:spacing w:after="100"/>
      <w:ind w:left="880"/>
    </w:pPr>
  </w:style>
  <w:style w:type="paragraph" w:styleId="Verzeichnis4">
    <w:name w:val="toc 4"/>
    <w:basedOn w:val="Standard"/>
    <w:next w:val="Standard"/>
    <w:autoRedefine/>
    <w:uiPriority w:val="39"/>
    <w:semiHidden/>
    <w:unhideWhenUsed/>
    <w:rsid w:val="003B626E"/>
    <w:pPr>
      <w:spacing w:after="100"/>
      <w:ind w:left="660"/>
    </w:pPr>
  </w:style>
  <w:style w:type="paragraph" w:styleId="Verzeichnis3">
    <w:name w:val="toc 3"/>
    <w:basedOn w:val="Standard"/>
    <w:next w:val="Standard"/>
    <w:autoRedefine/>
    <w:uiPriority w:val="39"/>
    <w:semiHidden/>
    <w:unhideWhenUsed/>
    <w:rsid w:val="003B626E"/>
    <w:pPr>
      <w:spacing w:after="100"/>
      <w:ind w:left="440"/>
    </w:pPr>
  </w:style>
  <w:style w:type="paragraph" w:styleId="Verzeichnis2">
    <w:name w:val="toc 2"/>
    <w:basedOn w:val="Standard"/>
    <w:next w:val="Standard"/>
    <w:autoRedefine/>
    <w:uiPriority w:val="39"/>
    <w:semiHidden/>
    <w:unhideWhenUsed/>
    <w:rsid w:val="003B626E"/>
    <w:pPr>
      <w:spacing w:after="100"/>
      <w:ind w:left="220"/>
    </w:pPr>
  </w:style>
  <w:style w:type="paragraph" w:styleId="Verzeichnis1">
    <w:name w:val="toc 1"/>
    <w:basedOn w:val="Standard"/>
    <w:next w:val="Standard"/>
    <w:autoRedefine/>
    <w:uiPriority w:val="39"/>
    <w:semiHidden/>
    <w:unhideWhenUsed/>
    <w:rsid w:val="003B626E"/>
    <w:pPr>
      <w:spacing w:after="100"/>
    </w:pPr>
  </w:style>
  <w:style w:type="paragraph" w:styleId="Index9">
    <w:name w:val="index 9"/>
    <w:basedOn w:val="Standard"/>
    <w:next w:val="Standard"/>
    <w:autoRedefine/>
    <w:uiPriority w:val="99"/>
    <w:semiHidden/>
    <w:unhideWhenUsed/>
    <w:rsid w:val="003B626E"/>
    <w:pPr>
      <w:spacing w:after="0" w:line="240" w:lineRule="auto"/>
      <w:ind w:left="1980" w:hanging="220"/>
    </w:pPr>
  </w:style>
  <w:style w:type="paragraph" w:styleId="Index8">
    <w:name w:val="index 8"/>
    <w:basedOn w:val="Standard"/>
    <w:next w:val="Standard"/>
    <w:autoRedefine/>
    <w:uiPriority w:val="99"/>
    <w:semiHidden/>
    <w:unhideWhenUsed/>
    <w:rsid w:val="003B626E"/>
    <w:pPr>
      <w:spacing w:after="0" w:line="240" w:lineRule="auto"/>
      <w:ind w:left="1760" w:hanging="220"/>
    </w:pPr>
  </w:style>
  <w:style w:type="paragraph" w:styleId="Index7">
    <w:name w:val="index 7"/>
    <w:basedOn w:val="Standard"/>
    <w:next w:val="Standard"/>
    <w:autoRedefine/>
    <w:uiPriority w:val="99"/>
    <w:semiHidden/>
    <w:unhideWhenUsed/>
    <w:rsid w:val="003B626E"/>
    <w:pPr>
      <w:spacing w:after="0" w:line="240" w:lineRule="auto"/>
      <w:ind w:left="1540" w:hanging="220"/>
    </w:pPr>
  </w:style>
  <w:style w:type="paragraph" w:styleId="Index6">
    <w:name w:val="index 6"/>
    <w:basedOn w:val="Standard"/>
    <w:next w:val="Standard"/>
    <w:autoRedefine/>
    <w:uiPriority w:val="99"/>
    <w:semiHidden/>
    <w:unhideWhenUsed/>
    <w:rsid w:val="003B626E"/>
    <w:pPr>
      <w:spacing w:after="0" w:line="240" w:lineRule="auto"/>
      <w:ind w:left="1320" w:hanging="220"/>
    </w:pPr>
  </w:style>
  <w:style w:type="paragraph" w:styleId="Index5">
    <w:name w:val="index 5"/>
    <w:basedOn w:val="Standard"/>
    <w:next w:val="Standard"/>
    <w:autoRedefine/>
    <w:uiPriority w:val="99"/>
    <w:semiHidden/>
    <w:unhideWhenUsed/>
    <w:rsid w:val="003B626E"/>
    <w:pPr>
      <w:spacing w:after="0" w:line="240" w:lineRule="auto"/>
      <w:ind w:left="1100" w:hanging="220"/>
    </w:pPr>
  </w:style>
  <w:style w:type="paragraph" w:styleId="Index4">
    <w:name w:val="index 4"/>
    <w:basedOn w:val="Standard"/>
    <w:next w:val="Standard"/>
    <w:autoRedefine/>
    <w:uiPriority w:val="99"/>
    <w:semiHidden/>
    <w:unhideWhenUsed/>
    <w:rsid w:val="003B626E"/>
    <w:pPr>
      <w:spacing w:after="0" w:line="240" w:lineRule="auto"/>
      <w:ind w:left="880" w:hanging="220"/>
    </w:pPr>
  </w:style>
  <w:style w:type="paragraph" w:styleId="Index3">
    <w:name w:val="index 3"/>
    <w:basedOn w:val="Standard"/>
    <w:next w:val="Standard"/>
    <w:autoRedefine/>
    <w:uiPriority w:val="99"/>
    <w:semiHidden/>
    <w:unhideWhenUsed/>
    <w:rsid w:val="003B626E"/>
    <w:pPr>
      <w:spacing w:after="0" w:line="240" w:lineRule="auto"/>
      <w:ind w:left="660" w:hanging="220"/>
    </w:pPr>
  </w:style>
  <w:style w:type="paragraph" w:styleId="Index2">
    <w:name w:val="index 2"/>
    <w:basedOn w:val="Standard"/>
    <w:next w:val="Standard"/>
    <w:autoRedefine/>
    <w:uiPriority w:val="99"/>
    <w:semiHidden/>
    <w:unhideWhenUsed/>
    <w:rsid w:val="003B626E"/>
    <w:pPr>
      <w:spacing w:after="0" w:line="240" w:lineRule="auto"/>
      <w:ind w:left="440" w:hanging="220"/>
    </w:pPr>
  </w:style>
  <w:style w:type="paragraph" w:styleId="Sprechblasentext">
    <w:name w:val="Balloon Text"/>
    <w:basedOn w:val="Standard"/>
    <w:link w:val="SprechblasentextZchn"/>
    <w:uiPriority w:val="99"/>
    <w:semiHidden/>
    <w:unhideWhenUsed/>
    <w:rsid w:val="00D9424D"/>
    <w:pPr>
      <w:spacing w:after="0"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D9424D"/>
    <w:rPr>
      <w:rFonts w:ascii="Lucida Grande" w:hAnsi="Lucida Grande" w:cs="Lucida Grande"/>
      <w:sz w:val="18"/>
      <w:szCs w:val="18"/>
    </w:rPr>
  </w:style>
  <w:style w:type="paragraph" w:styleId="berarbeitung">
    <w:name w:val="Revision"/>
    <w:hidden/>
    <w:uiPriority w:val="99"/>
    <w:semiHidden/>
    <w:rsid w:val="00DE215D"/>
    <w:pPr>
      <w:spacing w:after="0" w:line="240" w:lineRule="auto"/>
    </w:pPr>
    <w:rPr>
      <w:rFonts w:ascii="Roboto Condensed Light" w:hAnsi="Roboto Condensed Light"/>
    </w:rPr>
  </w:style>
  <w:style w:type="paragraph" w:styleId="Kommentarthema">
    <w:name w:val="annotation subject"/>
    <w:basedOn w:val="Kommentartext"/>
    <w:next w:val="Kommentartext"/>
    <w:link w:val="KommentarthemaZchn"/>
    <w:uiPriority w:val="99"/>
    <w:semiHidden/>
    <w:unhideWhenUsed/>
    <w:rsid w:val="00074C60"/>
    <w:rPr>
      <w:b/>
      <w:bCs/>
    </w:rPr>
  </w:style>
  <w:style w:type="character" w:customStyle="1" w:styleId="KommentarthemaZchn">
    <w:name w:val="Kommentarthema Zchn"/>
    <w:basedOn w:val="KommentartextZchn"/>
    <w:link w:val="Kommentarthema"/>
    <w:uiPriority w:val="99"/>
    <w:semiHidden/>
    <w:rsid w:val="00074C60"/>
    <w:rPr>
      <w:rFonts w:ascii="Roboto Condensed Light" w:hAnsi="Roboto Condensed Light"/>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gif"/><Relationship Id="rId10" Type="http://schemas.openxmlformats.org/officeDocument/2006/relationships/image" Target="media/image3.jp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D6A1B0C4-0DD0-4147-94A4-3AF1B93C469D}"/>
      </w:docPartPr>
      <w:docPartBody>
        <w:p w:rsidR="00C55B8B" w:rsidRDefault="00582FD6">
          <w:r w:rsidRPr="002154D3">
            <w:rPr>
              <w:rStyle w:val="Platzhaltertext"/>
            </w:rPr>
            <w:t>Klicken oder tippen Sie hier, um Text einzugeben.</w:t>
          </w:r>
        </w:p>
      </w:docPartBody>
    </w:docPart>
    <w:docPart>
      <w:docPartPr>
        <w:name w:val="121A73A444D545748C1D982F334603AA"/>
        <w:category>
          <w:name w:val="Allgemein"/>
          <w:gallery w:val="placeholder"/>
        </w:category>
        <w:types>
          <w:type w:val="bbPlcHdr"/>
        </w:types>
        <w:behaviors>
          <w:behavior w:val="content"/>
        </w:behaviors>
        <w:guid w:val="{43E94A0E-483B-420D-BCAB-A3930605CDB7}"/>
      </w:docPartPr>
      <w:docPartBody>
        <w:p w:rsidR="006470E4" w:rsidRDefault="006470E4" w:rsidP="006470E4">
          <w:pPr>
            <w:pStyle w:val="121A73A444D545748C1D982F334603AA"/>
          </w:pPr>
          <w:r w:rsidRPr="002154D3">
            <w:rPr>
              <w:rStyle w:val="Platzhaltertext"/>
            </w:rPr>
            <w:t>Klicken oder tippen Sie hier, um Text einzugeben.</w:t>
          </w:r>
        </w:p>
      </w:docPartBody>
    </w:docPart>
    <w:docPart>
      <w:docPartPr>
        <w:name w:val="F41CDD001CCD48F7A1A2F30E3EA1B328"/>
        <w:category>
          <w:name w:val="Allgemein"/>
          <w:gallery w:val="placeholder"/>
        </w:category>
        <w:types>
          <w:type w:val="bbPlcHdr"/>
        </w:types>
        <w:behaviors>
          <w:behavior w:val="content"/>
        </w:behaviors>
        <w:guid w:val="{6BA1FED3-EB32-4F77-A03D-0629823FA22B}"/>
      </w:docPartPr>
      <w:docPartBody>
        <w:p w:rsidR="006470E4" w:rsidRDefault="006470E4" w:rsidP="006470E4">
          <w:pPr>
            <w:pStyle w:val="F41CDD001CCD48F7A1A2F30E3EA1B328"/>
          </w:pPr>
          <w:r w:rsidRPr="002154D3">
            <w:rPr>
              <w:rStyle w:val="Platzhaltertext"/>
            </w:rPr>
            <w:t>Klicken oder tippen Sie hier, um Text einzugeben.</w:t>
          </w:r>
        </w:p>
      </w:docPartBody>
    </w:docPart>
    <w:docPart>
      <w:docPartPr>
        <w:name w:val="C3D6787AF6C741AA89564621B560CFFC"/>
        <w:category>
          <w:name w:val="Allgemein"/>
          <w:gallery w:val="placeholder"/>
        </w:category>
        <w:types>
          <w:type w:val="bbPlcHdr"/>
        </w:types>
        <w:behaviors>
          <w:behavior w:val="content"/>
        </w:behaviors>
        <w:guid w:val="{26A59FA2-9C4A-4610-B7C9-97815678EC4C}"/>
      </w:docPartPr>
      <w:docPartBody>
        <w:p w:rsidR="00500088" w:rsidRDefault="006470E4" w:rsidP="006470E4">
          <w:pPr>
            <w:pStyle w:val="C3D6787AF6C741AA89564621B560CFFC"/>
          </w:pPr>
          <w:r w:rsidRPr="002154D3">
            <w:rPr>
              <w:rStyle w:val="Platzhaltertext"/>
            </w:rPr>
            <w:t>Klicken oder tippen Sie hier, um Text einzugeben.</w:t>
          </w:r>
        </w:p>
      </w:docPartBody>
    </w:docPart>
    <w:docPart>
      <w:docPartPr>
        <w:name w:val="200973ECABC342D19E2B22D078E56D8B"/>
        <w:category>
          <w:name w:val="Allgemein"/>
          <w:gallery w:val="placeholder"/>
        </w:category>
        <w:types>
          <w:type w:val="bbPlcHdr"/>
        </w:types>
        <w:behaviors>
          <w:behavior w:val="content"/>
        </w:behaviors>
        <w:guid w:val="{56D00B13-1A20-48B5-AD14-517746F0FF51}"/>
      </w:docPartPr>
      <w:docPartBody>
        <w:p w:rsidR="00500088" w:rsidRDefault="006470E4" w:rsidP="006470E4">
          <w:pPr>
            <w:pStyle w:val="200973ECABC342D19E2B22D078E56D8B"/>
          </w:pPr>
          <w:r w:rsidRPr="002154D3">
            <w:rPr>
              <w:rStyle w:val="Platzhaltertext"/>
            </w:rPr>
            <w:t>Klicken oder tippen Sie hier, um Text einzugeben.</w:t>
          </w:r>
        </w:p>
      </w:docPartBody>
    </w:docPart>
    <w:docPart>
      <w:docPartPr>
        <w:name w:val="D0A70FDDBC024BD3A7205D49BAD1F529"/>
        <w:category>
          <w:name w:val="Allgemein"/>
          <w:gallery w:val="placeholder"/>
        </w:category>
        <w:types>
          <w:type w:val="bbPlcHdr"/>
        </w:types>
        <w:behaviors>
          <w:behavior w:val="content"/>
        </w:behaviors>
        <w:guid w:val="{DC57A33B-4C99-4000-8AD6-C897364C454C}"/>
      </w:docPartPr>
      <w:docPartBody>
        <w:p w:rsidR="00500088" w:rsidRDefault="006470E4" w:rsidP="006470E4">
          <w:pPr>
            <w:pStyle w:val="D0A70FDDBC024BD3A7205D49BAD1F529"/>
          </w:pPr>
          <w:r w:rsidRPr="002154D3">
            <w:rPr>
              <w:rStyle w:val="Platzhaltertext"/>
            </w:rPr>
            <w:t>Klicken oder tippen Sie hier, um Text einzugeben.</w:t>
          </w:r>
        </w:p>
      </w:docPartBody>
    </w:docPart>
    <w:docPart>
      <w:docPartPr>
        <w:name w:val="FFF1A43F103742CFA363FF30EA22BD24"/>
        <w:category>
          <w:name w:val="Allgemein"/>
          <w:gallery w:val="placeholder"/>
        </w:category>
        <w:types>
          <w:type w:val="bbPlcHdr"/>
        </w:types>
        <w:behaviors>
          <w:behavior w:val="content"/>
        </w:behaviors>
        <w:guid w:val="{A00C264F-BA2C-4359-BA6E-81192F875453}"/>
      </w:docPartPr>
      <w:docPartBody>
        <w:p w:rsidR="00500088" w:rsidRDefault="006470E4" w:rsidP="006470E4">
          <w:pPr>
            <w:pStyle w:val="FFF1A43F103742CFA363FF30EA22BD24"/>
          </w:pPr>
          <w:r w:rsidRPr="002154D3">
            <w:rPr>
              <w:rStyle w:val="Platzhaltertext"/>
            </w:rPr>
            <w:t>Klicken oder tippen Sie hier, um Text einzugeben.</w:t>
          </w:r>
        </w:p>
      </w:docPartBody>
    </w:docPart>
    <w:docPart>
      <w:docPartPr>
        <w:name w:val="7DA0486AA2F8498BB685E17C91266FDA"/>
        <w:category>
          <w:name w:val="Allgemein"/>
          <w:gallery w:val="placeholder"/>
        </w:category>
        <w:types>
          <w:type w:val="bbPlcHdr"/>
        </w:types>
        <w:behaviors>
          <w:behavior w:val="content"/>
        </w:behaviors>
        <w:guid w:val="{D5BF17E8-928B-4DD5-883D-5D4ECD0E09A7}"/>
      </w:docPartPr>
      <w:docPartBody>
        <w:p w:rsidR="00500088" w:rsidRDefault="006470E4" w:rsidP="006470E4">
          <w:pPr>
            <w:pStyle w:val="7DA0486AA2F8498BB685E17C91266FDA"/>
          </w:pPr>
          <w:r w:rsidRPr="002154D3">
            <w:rPr>
              <w:rStyle w:val="Platzhaltertext"/>
            </w:rPr>
            <w:t>Klicken oder tippen Sie hier, um Text einzugeben.</w:t>
          </w:r>
        </w:p>
      </w:docPartBody>
    </w:docPart>
    <w:docPart>
      <w:docPartPr>
        <w:name w:val="9A4E325610D94ACAB8EDD8B0F5B8CA2A"/>
        <w:category>
          <w:name w:val="Allgemein"/>
          <w:gallery w:val="placeholder"/>
        </w:category>
        <w:types>
          <w:type w:val="bbPlcHdr"/>
        </w:types>
        <w:behaviors>
          <w:behavior w:val="content"/>
        </w:behaviors>
        <w:guid w:val="{4E7C1B7F-C41D-40D2-8C91-F8409B3446DF}"/>
      </w:docPartPr>
      <w:docPartBody>
        <w:p w:rsidR="00500088" w:rsidRDefault="006470E4" w:rsidP="006470E4">
          <w:pPr>
            <w:pStyle w:val="9A4E325610D94ACAB8EDD8B0F5B8CA2A"/>
          </w:pPr>
          <w:r w:rsidRPr="002154D3">
            <w:rPr>
              <w:rStyle w:val="Platzhaltertext"/>
            </w:rPr>
            <w:t>Klicken oder tippen Sie hier, um Text einzugeben.</w:t>
          </w:r>
        </w:p>
      </w:docPartBody>
    </w:docPart>
    <w:docPart>
      <w:docPartPr>
        <w:name w:val="8DFA7D85E4E54F47B583846A53F7297F"/>
        <w:category>
          <w:name w:val="Allgemein"/>
          <w:gallery w:val="placeholder"/>
        </w:category>
        <w:types>
          <w:type w:val="bbPlcHdr"/>
        </w:types>
        <w:behaviors>
          <w:behavior w:val="content"/>
        </w:behaviors>
        <w:guid w:val="{ED6FBD82-6D0F-47D5-A6A5-DCF5245C0886}"/>
      </w:docPartPr>
      <w:docPartBody>
        <w:p w:rsidR="00500088" w:rsidRDefault="006470E4" w:rsidP="006470E4">
          <w:pPr>
            <w:pStyle w:val="8DFA7D85E4E54F47B583846A53F7297F"/>
          </w:pPr>
          <w:r w:rsidRPr="002154D3">
            <w:rPr>
              <w:rStyle w:val="Platzhaltertext"/>
            </w:rPr>
            <w:t>Klicken oder tippen Sie hier, um Text einzugeben.</w:t>
          </w:r>
        </w:p>
      </w:docPartBody>
    </w:docPart>
    <w:docPart>
      <w:docPartPr>
        <w:name w:val="C6C2BE968419488BA5BA6D407EEAF9C7"/>
        <w:category>
          <w:name w:val="Allgemein"/>
          <w:gallery w:val="placeholder"/>
        </w:category>
        <w:types>
          <w:type w:val="bbPlcHdr"/>
        </w:types>
        <w:behaviors>
          <w:behavior w:val="content"/>
        </w:behaviors>
        <w:guid w:val="{D6903CA5-9F58-4855-99D1-D40FA18291CB}"/>
      </w:docPartPr>
      <w:docPartBody>
        <w:p w:rsidR="00500088" w:rsidRDefault="006470E4" w:rsidP="006470E4">
          <w:pPr>
            <w:pStyle w:val="C6C2BE968419488BA5BA6D407EEAF9C7"/>
          </w:pPr>
          <w:r w:rsidRPr="002154D3">
            <w:rPr>
              <w:rStyle w:val="Platzhaltertext"/>
            </w:rPr>
            <w:t>Klicken oder tippen Sie hier, um Text einzugeben.</w:t>
          </w:r>
        </w:p>
      </w:docPartBody>
    </w:docPart>
    <w:docPart>
      <w:docPartPr>
        <w:name w:val="D3C6A48BEAEA436A8B04E94AC85C8CD6"/>
        <w:category>
          <w:name w:val="Allgemein"/>
          <w:gallery w:val="placeholder"/>
        </w:category>
        <w:types>
          <w:type w:val="bbPlcHdr"/>
        </w:types>
        <w:behaviors>
          <w:behavior w:val="content"/>
        </w:behaviors>
        <w:guid w:val="{4FF44F58-28E0-4034-96BA-F29CE89C1B23}"/>
      </w:docPartPr>
      <w:docPartBody>
        <w:p w:rsidR="00500088" w:rsidRDefault="006470E4" w:rsidP="006470E4">
          <w:pPr>
            <w:pStyle w:val="D3C6A48BEAEA436A8B04E94AC85C8CD6"/>
          </w:pPr>
          <w:r w:rsidRPr="002154D3">
            <w:rPr>
              <w:rStyle w:val="Platzhaltertext"/>
            </w:rPr>
            <w:t>Klicken oder tippen Sie hier, um Text einzugeben.</w:t>
          </w:r>
        </w:p>
      </w:docPartBody>
    </w:docPart>
    <w:docPart>
      <w:docPartPr>
        <w:name w:val="0DC90DB1F5C540FB889E1CB23B426BD3"/>
        <w:category>
          <w:name w:val="Allgemein"/>
          <w:gallery w:val="placeholder"/>
        </w:category>
        <w:types>
          <w:type w:val="bbPlcHdr"/>
        </w:types>
        <w:behaviors>
          <w:behavior w:val="content"/>
        </w:behaviors>
        <w:guid w:val="{3E3B7CDF-5A10-4BB5-8B27-7D1F15A195E1}"/>
      </w:docPartPr>
      <w:docPartBody>
        <w:p w:rsidR="00500088" w:rsidRDefault="006470E4" w:rsidP="006470E4">
          <w:pPr>
            <w:pStyle w:val="0DC90DB1F5C540FB889E1CB23B426BD3"/>
          </w:pPr>
          <w:r w:rsidRPr="002154D3">
            <w:rPr>
              <w:rStyle w:val="Platzhaltertext"/>
            </w:rPr>
            <w:t>Klicken oder tippen Sie hier, um Text einzugeben.</w:t>
          </w:r>
        </w:p>
      </w:docPartBody>
    </w:docPart>
    <w:docPart>
      <w:docPartPr>
        <w:name w:val="75953C5ACCB54183AB915250CF1BE141"/>
        <w:category>
          <w:name w:val="Allgemein"/>
          <w:gallery w:val="placeholder"/>
        </w:category>
        <w:types>
          <w:type w:val="bbPlcHdr"/>
        </w:types>
        <w:behaviors>
          <w:behavior w:val="content"/>
        </w:behaviors>
        <w:guid w:val="{18ACD31F-752C-4A23-8956-F94A82F2C7FD}"/>
      </w:docPartPr>
      <w:docPartBody>
        <w:p w:rsidR="00500088" w:rsidRDefault="006470E4" w:rsidP="006470E4">
          <w:pPr>
            <w:pStyle w:val="75953C5ACCB54183AB915250CF1BE141"/>
          </w:pPr>
          <w:r w:rsidRPr="002154D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Condensed Light">
    <w:altName w:val="Times New Roman"/>
    <w:charset w:val="00"/>
    <w:family w:val="auto"/>
    <w:pitch w:val="variable"/>
    <w:sig w:usb0="E00002FF" w:usb1="5000205B" w:usb2="0000002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 w:name="Lucida Grande">
    <w:altName w:val="Arial"/>
    <w:charset w:val="00"/>
    <w:family w:val="auto"/>
    <w:pitch w:val="variable"/>
    <w:sig w:usb0="00000000" w:usb1="5000A1FF" w:usb2="00000000" w:usb3="00000000" w:csb0="000001BF" w:csb1="00000000"/>
  </w:font>
  <w:font w:name="Roboto Condensed">
    <w:altName w:val="Times New Roman"/>
    <w:charset w:val="00"/>
    <w:family w:val="auto"/>
    <w:pitch w:val="variable"/>
    <w:sig w:usb0="E00002FF" w:usb1="5000205B" w:usb2="00000020" w:usb3="00000000" w:csb0="0000019F" w:csb1="00000000"/>
  </w:font>
  <w:font w:name="Roboto">
    <w:altName w:val="Times New Roman"/>
    <w:charset w:val="00"/>
    <w:family w:val="auto"/>
    <w:pitch w:val="variable"/>
    <w:sig w:usb0="E00002FF" w:usb1="5000205B" w:usb2="0000002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2FD6"/>
    <w:rsid w:val="00097A6D"/>
    <w:rsid w:val="00167A8C"/>
    <w:rsid w:val="00281C80"/>
    <w:rsid w:val="002E38FC"/>
    <w:rsid w:val="004201E4"/>
    <w:rsid w:val="00423728"/>
    <w:rsid w:val="004A72BE"/>
    <w:rsid w:val="004C61DE"/>
    <w:rsid w:val="00500088"/>
    <w:rsid w:val="00561EB8"/>
    <w:rsid w:val="00582FD6"/>
    <w:rsid w:val="006470E4"/>
    <w:rsid w:val="00697D93"/>
    <w:rsid w:val="008F59A8"/>
    <w:rsid w:val="00B121E7"/>
    <w:rsid w:val="00C55B8B"/>
    <w:rsid w:val="00D16581"/>
    <w:rsid w:val="00D60FA4"/>
    <w:rsid w:val="00E038F8"/>
    <w:rsid w:val="00E054E1"/>
    <w:rsid w:val="00E1793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470E4"/>
    <w:rPr>
      <w:color w:val="808080"/>
    </w:rPr>
  </w:style>
  <w:style w:type="paragraph" w:customStyle="1" w:styleId="EE033293A1144010A3FE1F76B830915C">
    <w:name w:val="EE033293A1144010A3FE1F76B830915C"/>
    <w:rsid w:val="00582FD6"/>
  </w:style>
  <w:style w:type="paragraph" w:customStyle="1" w:styleId="E75E6341035C4DCB996E3097C84232F3">
    <w:name w:val="E75E6341035C4DCB996E3097C84232F3"/>
    <w:rsid w:val="00C55B8B"/>
  </w:style>
  <w:style w:type="paragraph" w:customStyle="1" w:styleId="F70B5DB3738544BDAA4FD145CD523CA8">
    <w:name w:val="F70B5DB3738544BDAA4FD145CD523CA8"/>
    <w:rsid w:val="00C55B8B"/>
  </w:style>
  <w:style w:type="paragraph" w:customStyle="1" w:styleId="1DA4FEE050E442B19290991BF4C05519">
    <w:name w:val="1DA4FEE050E442B19290991BF4C05519"/>
    <w:rsid w:val="00C55B8B"/>
  </w:style>
  <w:style w:type="paragraph" w:customStyle="1" w:styleId="7EA7194696F1463A9A1F34EE5D873001">
    <w:name w:val="7EA7194696F1463A9A1F34EE5D873001"/>
    <w:rsid w:val="00C55B8B"/>
  </w:style>
  <w:style w:type="paragraph" w:customStyle="1" w:styleId="9F8BB9927CD74FC582FFC38F7F5E7FF8">
    <w:name w:val="9F8BB9927CD74FC582FFC38F7F5E7FF8"/>
    <w:rsid w:val="00C55B8B"/>
  </w:style>
  <w:style w:type="paragraph" w:customStyle="1" w:styleId="D8DFBB653A5B47C494BB6D0710D23E8E">
    <w:name w:val="D8DFBB653A5B47C494BB6D0710D23E8E"/>
    <w:rsid w:val="00097A6D"/>
  </w:style>
  <w:style w:type="paragraph" w:customStyle="1" w:styleId="CF2BCDCCB40C47318D3227CB60D80EC3">
    <w:name w:val="CF2BCDCCB40C47318D3227CB60D80EC3"/>
    <w:rsid w:val="004201E4"/>
  </w:style>
  <w:style w:type="paragraph" w:customStyle="1" w:styleId="392C4B9B2EAB4C3CB83DEC5F41A4641C">
    <w:name w:val="392C4B9B2EAB4C3CB83DEC5F41A4641C"/>
    <w:rsid w:val="004201E4"/>
  </w:style>
  <w:style w:type="paragraph" w:customStyle="1" w:styleId="35BC136B6F714A57926851124E729B15">
    <w:name w:val="35BC136B6F714A57926851124E729B15"/>
    <w:rsid w:val="004201E4"/>
  </w:style>
  <w:style w:type="paragraph" w:customStyle="1" w:styleId="601DF85D68C24DBC9DCA8579D346E095">
    <w:name w:val="601DF85D68C24DBC9DCA8579D346E095"/>
    <w:rsid w:val="004201E4"/>
  </w:style>
  <w:style w:type="paragraph" w:customStyle="1" w:styleId="36A13B2948904A4FB7FC4CB6C96BF4B9">
    <w:name w:val="36A13B2948904A4FB7FC4CB6C96BF4B9"/>
    <w:rsid w:val="004201E4"/>
  </w:style>
  <w:style w:type="paragraph" w:customStyle="1" w:styleId="F3850491877542B086FCDE08D1CD3438">
    <w:name w:val="F3850491877542B086FCDE08D1CD3438"/>
    <w:rsid w:val="004201E4"/>
  </w:style>
  <w:style w:type="paragraph" w:customStyle="1" w:styleId="D72179B875604A1BB0A56BAA3916892F">
    <w:name w:val="D72179B875604A1BB0A56BAA3916892F"/>
    <w:rsid w:val="004201E4"/>
  </w:style>
  <w:style w:type="paragraph" w:customStyle="1" w:styleId="E6BD7B318CA743F3B72D6F4AB24770D5">
    <w:name w:val="E6BD7B318CA743F3B72D6F4AB24770D5"/>
    <w:rsid w:val="004201E4"/>
  </w:style>
  <w:style w:type="paragraph" w:customStyle="1" w:styleId="AAB64206F69246399B1FDB2B517538FD">
    <w:name w:val="AAB64206F69246399B1FDB2B517538FD"/>
    <w:rsid w:val="004201E4"/>
  </w:style>
  <w:style w:type="paragraph" w:customStyle="1" w:styleId="AD562DF2D19F4AD5A1EA7DDEEDAE5E8D">
    <w:name w:val="AD562DF2D19F4AD5A1EA7DDEEDAE5E8D"/>
    <w:rsid w:val="004201E4"/>
  </w:style>
  <w:style w:type="paragraph" w:customStyle="1" w:styleId="A43B07CC542045BAB7E8FCA463C5ABF2">
    <w:name w:val="A43B07CC542045BAB7E8FCA463C5ABF2"/>
    <w:rsid w:val="004201E4"/>
  </w:style>
  <w:style w:type="paragraph" w:customStyle="1" w:styleId="292BCADECEB54FC99B3702A9EF427696">
    <w:name w:val="292BCADECEB54FC99B3702A9EF427696"/>
    <w:rsid w:val="004201E4"/>
  </w:style>
  <w:style w:type="paragraph" w:customStyle="1" w:styleId="8C1E546C817F457B8E56A001E282721D">
    <w:name w:val="8C1E546C817F457B8E56A001E282721D"/>
    <w:rsid w:val="004201E4"/>
  </w:style>
  <w:style w:type="paragraph" w:customStyle="1" w:styleId="7F452A2ECFAB47FEAE99DD79910463C4">
    <w:name w:val="7F452A2ECFAB47FEAE99DD79910463C4"/>
    <w:rsid w:val="004201E4"/>
  </w:style>
  <w:style w:type="paragraph" w:customStyle="1" w:styleId="613DE9293F634C7EA6D8D8E85D5B29AA">
    <w:name w:val="613DE9293F634C7EA6D8D8E85D5B29AA"/>
    <w:rsid w:val="004201E4"/>
  </w:style>
  <w:style w:type="paragraph" w:customStyle="1" w:styleId="12A65FC75DD346DABF2593E564F5689C">
    <w:name w:val="12A65FC75DD346DABF2593E564F5689C"/>
    <w:rsid w:val="004201E4"/>
  </w:style>
  <w:style w:type="paragraph" w:customStyle="1" w:styleId="B2B84B9C869C43F1AE0F014C27E06C10">
    <w:name w:val="B2B84B9C869C43F1AE0F014C27E06C10"/>
    <w:rsid w:val="004201E4"/>
  </w:style>
  <w:style w:type="paragraph" w:customStyle="1" w:styleId="A4BB69970F1049DFA41D0BD5D5077BB8">
    <w:name w:val="A4BB69970F1049DFA41D0BD5D5077BB8"/>
    <w:rsid w:val="004201E4"/>
  </w:style>
  <w:style w:type="paragraph" w:customStyle="1" w:styleId="121A73A444D545748C1D982F334603AA">
    <w:name w:val="121A73A444D545748C1D982F334603AA"/>
    <w:rsid w:val="006470E4"/>
  </w:style>
  <w:style w:type="paragraph" w:customStyle="1" w:styleId="F41CDD001CCD48F7A1A2F30E3EA1B328">
    <w:name w:val="F41CDD001CCD48F7A1A2F30E3EA1B328"/>
    <w:rsid w:val="006470E4"/>
  </w:style>
  <w:style w:type="paragraph" w:customStyle="1" w:styleId="665025B2D0F54EA2904668D78A5EB4BC">
    <w:name w:val="665025B2D0F54EA2904668D78A5EB4BC"/>
    <w:rsid w:val="006470E4"/>
  </w:style>
  <w:style w:type="paragraph" w:customStyle="1" w:styleId="2FDE5FBA2DA94F88A4769E1A3DF2CBC8">
    <w:name w:val="2FDE5FBA2DA94F88A4769E1A3DF2CBC8"/>
    <w:rsid w:val="006470E4"/>
  </w:style>
  <w:style w:type="paragraph" w:customStyle="1" w:styleId="48802399DB5F40CBA01063B0624F1DDB">
    <w:name w:val="48802399DB5F40CBA01063B0624F1DDB"/>
    <w:rsid w:val="006470E4"/>
  </w:style>
  <w:style w:type="paragraph" w:customStyle="1" w:styleId="2EFE9876727343BDB5C873BCF0BB20AD">
    <w:name w:val="2EFE9876727343BDB5C873BCF0BB20AD"/>
    <w:rsid w:val="006470E4"/>
  </w:style>
  <w:style w:type="paragraph" w:customStyle="1" w:styleId="9B0B4FA8C5C248B2898238CFE4D59C53">
    <w:name w:val="9B0B4FA8C5C248B2898238CFE4D59C53"/>
    <w:rsid w:val="006470E4"/>
  </w:style>
  <w:style w:type="paragraph" w:customStyle="1" w:styleId="D8C854590B0442A0B2E503B4783B2D0E">
    <w:name w:val="D8C854590B0442A0B2E503B4783B2D0E"/>
    <w:rsid w:val="006470E4"/>
  </w:style>
  <w:style w:type="paragraph" w:customStyle="1" w:styleId="E4D7A7505D084F14B02E1AC56AB64582">
    <w:name w:val="E4D7A7505D084F14B02E1AC56AB64582"/>
    <w:rsid w:val="006470E4"/>
  </w:style>
  <w:style w:type="paragraph" w:customStyle="1" w:styleId="D80C2BA87C80471FAF927E016819190F">
    <w:name w:val="D80C2BA87C80471FAF927E016819190F"/>
    <w:rsid w:val="006470E4"/>
  </w:style>
  <w:style w:type="paragraph" w:customStyle="1" w:styleId="785C169F96824130A9EF00C60153B578">
    <w:name w:val="785C169F96824130A9EF00C60153B578"/>
    <w:rsid w:val="006470E4"/>
  </w:style>
  <w:style w:type="paragraph" w:customStyle="1" w:styleId="59E31AC2E84B4C3F82094398287C2564">
    <w:name w:val="59E31AC2E84B4C3F82094398287C2564"/>
    <w:rsid w:val="006470E4"/>
  </w:style>
  <w:style w:type="paragraph" w:customStyle="1" w:styleId="4BFA42243626486CBB0DF8D63B5101C9">
    <w:name w:val="4BFA42243626486CBB0DF8D63B5101C9"/>
    <w:rsid w:val="006470E4"/>
  </w:style>
  <w:style w:type="paragraph" w:customStyle="1" w:styleId="C3D6787AF6C741AA89564621B560CFFC">
    <w:name w:val="C3D6787AF6C741AA89564621B560CFFC"/>
    <w:rsid w:val="006470E4"/>
  </w:style>
  <w:style w:type="paragraph" w:customStyle="1" w:styleId="200973ECABC342D19E2B22D078E56D8B">
    <w:name w:val="200973ECABC342D19E2B22D078E56D8B"/>
    <w:rsid w:val="006470E4"/>
  </w:style>
  <w:style w:type="paragraph" w:customStyle="1" w:styleId="D0A70FDDBC024BD3A7205D49BAD1F529">
    <w:name w:val="D0A70FDDBC024BD3A7205D49BAD1F529"/>
    <w:rsid w:val="006470E4"/>
  </w:style>
  <w:style w:type="paragraph" w:customStyle="1" w:styleId="FFF1A43F103742CFA363FF30EA22BD24">
    <w:name w:val="FFF1A43F103742CFA363FF30EA22BD24"/>
    <w:rsid w:val="006470E4"/>
  </w:style>
  <w:style w:type="paragraph" w:customStyle="1" w:styleId="7DA0486AA2F8498BB685E17C91266FDA">
    <w:name w:val="7DA0486AA2F8498BB685E17C91266FDA"/>
    <w:rsid w:val="006470E4"/>
  </w:style>
  <w:style w:type="paragraph" w:customStyle="1" w:styleId="9A4E325610D94ACAB8EDD8B0F5B8CA2A">
    <w:name w:val="9A4E325610D94ACAB8EDD8B0F5B8CA2A"/>
    <w:rsid w:val="006470E4"/>
  </w:style>
  <w:style w:type="paragraph" w:customStyle="1" w:styleId="8DFA7D85E4E54F47B583846A53F7297F">
    <w:name w:val="8DFA7D85E4E54F47B583846A53F7297F"/>
    <w:rsid w:val="006470E4"/>
  </w:style>
  <w:style w:type="paragraph" w:customStyle="1" w:styleId="C6C2BE968419488BA5BA6D407EEAF9C7">
    <w:name w:val="C6C2BE968419488BA5BA6D407EEAF9C7"/>
    <w:rsid w:val="006470E4"/>
  </w:style>
  <w:style w:type="paragraph" w:customStyle="1" w:styleId="D3C6A48BEAEA436A8B04E94AC85C8CD6">
    <w:name w:val="D3C6A48BEAEA436A8B04E94AC85C8CD6"/>
    <w:rsid w:val="006470E4"/>
  </w:style>
  <w:style w:type="paragraph" w:customStyle="1" w:styleId="0DC90DB1F5C540FB889E1CB23B426BD3">
    <w:name w:val="0DC90DB1F5C540FB889E1CB23B426BD3"/>
    <w:rsid w:val="006470E4"/>
  </w:style>
  <w:style w:type="paragraph" w:customStyle="1" w:styleId="75953C5ACCB54183AB915250CF1BE141">
    <w:name w:val="75953C5ACCB54183AB915250CF1BE141"/>
    <w:rsid w:val="006470E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7E2E63-8E27-4585-8695-BC36FB410F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7425</Words>
  <Characters>109784</Characters>
  <Application>Microsoft Office Word</Application>
  <DocSecurity>0</DocSecurity>
  <Lines>914</Lines>
  <Paragraphs>253</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126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genmüller, Christian</dc:creator>
  <cp:keywords/>
  <dc:description/>
  <cp:lastModifiedBy>Helge Olberding</cp:lastModifiedBy>
  <cp:revision>3</cp:revision>
  <dcterms:created xsi:type="dcterms:W3CDTF">2019-05-29T12:41:00Z</dcterms:created>
  <dcterms:modified xsi:type="dcterms:W3CDTF">2019-05-29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8">
    <vt:lpwstr>CloudProjectKey=inimjqnsq8owb1cqf5jzxxv5e175wkgq3u8y0yn; ProjectName=vhb_Smart</vt:lpwstr>
  </property>
  <property fmtid="{D5CDD505-2E9C-101B-9397-08002B2CF9AE}" pid="4" name="CitaviDocumentProperty_7">
    <vt:lpwstr>vhb_Smart</vt:lpwstr>
  </property>
  <property fmtid="{D5CDD505-2E9C-101B-9397-08002B2CF9AE}" pid="5" name="CitaviDocumentProperty_1">
    <vt:lpwstr>6.2.0.12</vt:lpwstr>
  </property>
  <property fmtid="{D5CDD505-2E9C-101B-9397-08002B2CF9AE}" pid="6" name="CitaviDocumentProperty_6">
    <vt:lpwstr>True</vt:lpwstr>
  </property>
</Properties>
</file>